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proofErr w:type="spellStart"/>
      <w:r w:rsidRPr="00D1166C">
        <w:rPr>
          <w:b/>
        </w:rPr>
        <w:t>Aneuvis</w:t>
      </w:r>
      <w:proofErr w:type="spellEnd"/>
      <w:r w:rsidRPr="00D1166C">
        <w:rPr>
          <w:b/>
        </w:rPr>
        <w:t xml:space="preserve">: </w:t>
      </w:r>
      <w:r w:rsidR="003B0273" w:rsidRPr="00D1166C">
        <w:rPr>
          <w:b/>
        </w:rPr>
        <w:t xml:space="preserve">Reproducible </w:t>
      </w:r>
      <w:r w:rsidR="006D1AC6" w:rsidRPr="00D1166C">
        <w:rPr>
          <w:b/>
        </w:rPr>
        <w:t>web-based</w:t>
      </w:r>
      <w:r w:rsidRPr="00D1166C">
        <w:rPr>
          <w:b/>
        </w:rPr>
        <w:t xml:space="preserve"> visualization of </w:t>
      </w:r>
      <w:r w:rsidR="003B0273" w:rsidRPr="00D1166C">
        <w:rPr>
          <w:b/>
        </w:rPr>
        <w:t xml:space="preserve">aneuploidy </w:t>
      </w:r>
      <w:r w:rsidR="006D1AC6" w:rsidRPr="00D1166C">
        <w:rPr>
          <w:b/>
        </w:rPr>
        <w:t>in single cells</w:t>
      </w:r>
    </w:p>
    <w:p w14:paraId="5DED3C2C" w14:textId="6273D9B4" w:rsidR="00B57529" w:rsidRPr="00D1166C" w:rsidRDefault="00B57529" w:rsidP="00B57529">
      <w:pPr>
        <w:rPr>
          <w:b/>
        </w:rPr>
      </w:pPr>
      <w:proofErr w:type="spellStart"/>
      <w:r w:rsidRPr="00D1166C">
        <w:rPr>
          <w:b/>
        </w:rPr>
        <w:t>Aneuvis</w:t>
      </w:r>
      <w:proofErr w:type="spellEnd"/>
      <w:r w:rsidRPr="00D1166C">
        <w:rPr>
          <w:b/>
        </w:rPr>
        <w:t xml:space="preserve">: </w:t>
      </w:r>
      <w:r>
        <w:rPr>
          <w:b/>
        </w:rPr>
        <w:t>W</w:t>
      </w:r>
      <w:r w:rsidRPr="00D1166C">
        <w:rPr>
          <w:b/>
        </w:rPr>
        <w:t xml:space="preserve">eb-based </w:t>
      </w:r>
      <w:r>
        <w:rPr>
          <w:b/>
        </w:rPr>
        <w:t>exploration</w:t>
      </w:r>
      <w:r w:rsidRPr="00D1166C">
        <w:rPr>
          <w:b/>
        </w:rPr>
        <w:t xml:space="preserve"> of </w:t>
      </w:r>
      <w:r>
        <w:rPr>
          <w:b/>
        </w:rPr>
        <w:t xml:space="preserve">numerical chromosomal </w:t>
      </w:r>
      <w:r w:rsidR="00A1042C">
        <w:rPr>
          <w:b/>
        </w:rPr>
        <w:t>variation</w:t>
      </w:r>
      <w:r w:rsidRPr="00D1166C">
        <w:rPr>
          <w:b/>
        </w:rPr>
        <w:t xml:space="preserve"> in single cells</w:t>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proofErr w:type="spellStart"/>
      <w:r w:rsidRPr="00D1166C">
        <w:t>Grasiella</w:t>
      </w:r>
      <w:proofErr w:type="spellEnd"/>
      <w:r w:rsidRPr="00D1166C">
        <w:t xml:space="preserve">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3</w:t>
      </w:r>
      <w:r w:rsidRPr="00D1166C">
        <w:t>,</w:t>
      </w:r>
      <w:r w:rsidR="000E2573" w:rsidRPr="00D1166C">
        <w:t xml:space="preserve"> </w:t>
      </w:r>
      <w:r w:rsidRPr="00D1166C">
        <w:t>and Jessica C. Mar</w:t>
      </w:r>
      <w:r w:rsidRPr="00D1166C">
        <w:rPr>
          <w:vertAlign w:val="superscript"/>
        </w:rPr>
        <w:t>1,4,5*</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Department of 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1B86F0FE" w14:textId="2295D959" w:rsidR="00E56A22" w:rsidRPr="00D1166C" w:rsidRDefault="00E56A22" w:rsidP="00D1166C">
      <w:r w:rsidRPr="00D1166C">
        <w:rPr>
          <w:vertAlign w:val="superscript"/>
        </w:rPr>
        <w:t>5</w:t>
      </w:r>
      <w:r w:rsidRPr="00D1166C">
        <w:t>Australian Institute for Bioengineering and Nanotechnology, The University of Queensland, QLD 4072, Australia</w:t>
      </w:r>
    </w:p>
    <w:p w14:paraId="3E9D3868" w14:textId="77777777" w:rsidR="00E56A22" w:rsidRDefault="00E56A22" w:rsidP="00D1166C"/>
    <w:p w14:paraId="7AE549B2" w14:textId="18332196" w:rsidR="00A11C96" w:rsidRPr="00A11C96" w:rsidRDefault="00A11C96" w:rsidP="00A11C96">
      <w:pPr>
        <w:shd w:val="clear" w:color="auto" w:fill="FFFFFF"/>
        <w:spacing w:beforeAutospacing="1" w:afterAutospacing="1" w:line="408" w:lineRule="atLeast"/>
        <w:textAlignment w:val="baseline"/>
        <w:rPr>
          <w:rFonts w:ascii="Times" w:hAnsi="Times" w:cs="Times New Roman"/>
          <w:color w:val="2A2A2A"/>
          <w:sz w:val="27"/>
          <w:szCs w:val="27"/>
        </w:rPr>
      </w:pPr>
      <w:r w:rsidRPr="00A11C96">
        <w:rPr>
          <w:rFonts w:ascii="inherit" w:hAnsi="inherit" w:cs="Times New Roman"/>
          <w:b/>
          <w:bCs/>
          <w:i/>
          <w:color w:val="2A2A2A"/>
          <w:sz w:val="27"/>
          <w:szCs w:val="27"/>
          <w:bdr w:val="none" w:sz="0" w:space="0" w:color="auto" w:frame="1"/>
        </w:rPr>
        <w:t>Bioinformatics</w:t>
      </w:r>
      <w:r>
        <w:rPr>
          <w:rFonts w:ascii="inherit" w:hAnsi="inherit" w:cs="Times New Roman"/>
          <w:b/>
          <w:bCs/>
          <w:color w:val="2A2A2A"/>
          <w:sz w:val="27"/>
          <w:szCs w:val="27"/>
          <w:bdr w:val="none" w:sz="0" w:space="0" w:color="auto" w:frame="1"/>
        </w:rPr>
        <w:t xml:space="preserve"> </w:t>
      </w:r>
      <w:r w:rsidRPr="00A11C96">
        <w:rPr>
          <w:rFonts w:ascii="inherit" w:hAnsi="inherit" w:cs="Times New Roman"/>
          <w:b/>
          <w:bCs/>
          <w:color w:val="2A2A2A"/>
          <w:sz w:val="27"/>
          <w:szCs w:val="27"/>
          <w:bdr w:val="none" w:sz="0" w:space="0" w:color="auto" w:frame="1"/>
        </w:rPr>
        <w:t>Application Notes (up to 2 pages; this is approx. 1,300 words or 1,000 words plus one figure): </w:t>
      </w:r>
      <w:r w:rsidRPr="00A11C96">
        <w:rPr>
          <w:rFonts w:ascii="Times" w:hAnsi="Times" w:cs="Times New Roman"/>
          <w:color w:val="2A2A2A"/>
          <w:sz w:val="27"/>
          <w:szCs w:val="27"/>
        </w:rPr>
        <w:t>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w:t>
      </w:r>
    </w:p>
    <w:p w14:paraId="494932EA" w14:textId="77777777" w:rsidR="00A11C96" w:rsidRPr="00A11C96" w:rsidRDefault="00A11C96" w:rsidP="00A11C96">
      <w:pPr>
        <w:rPr>
          <w:rFonts w:eastAsia="Times New Roman" w:cs="Times New Roman"/>
        </w:rPr>
      </w:pPr>
    </w:p>
    <w:p w14:paraId="7017782F" w14:textId="77777777" w:rsidR="00A11C96" w:rsidRDefault="00A11C96" w:rsidP="00D1166C"/>
    <w:p w14:paraId="4F6A8EAC" w14:textId="77777777" w:rsidR="00A11C96" w:rsidRDefault="00A11C96" w:rsidP="00D1166C"/>
    <w:p w14:paraId="45F03008" w14:textId="77777777" w:rsidR="00A11C96" w:rsidRPr="00D1166C" w:rsidRDefault="00A11C96" w:rsidP="00D1166C"/>
    <w:p w14:paraId="43685E6F" w14:textId="4A640CBC" w:rsidR="00D776C5" w:rsidRPr="002A59BB" w:rsidRDefault="006D1AC6" w:rsidP="00D1166C">
      <w:pPr>
        <w:rPr>
          <w:b/>
        </w:rPr>
      </w:pPr>
      <w:r w:rsidRPr="002A59BB">
        <w:rPr>
          <w:b/>
        </w:rPr>
        <w:t>Abstract</w:t>
      </w:r>
    </w:p>
    <w:p w14:paraId="589C974B" w14:textId="11A8FC2B" w:rsidR="00ED5C99" w:rsidRDefault="00436288" w:rsidP="00D1166C">
      <w:r>
        <w:t>Numerical chromosomal a</w:t>
      </w:r>
      <w:r w:rsidR="006D1AC6" w:rsidRPr="00D1166C">
        <w:t xml:space="preserve">neuploidy is </w:t>
      </w:r>
      <w:r w:rsidR="003B0273" w:rsidRPr="00D1166C">
        <w:t xml:space="preserve">a predisposing factor for cancer. There are two </w:t>
      </w:r>
      <w:r w:rsidR="007B2415">
        <w:t>broad</w:t>
      </w:r>
      <w:r w:rsidR="003B0273" w:rsidRPr="00D1166C">
        <w:t xml:space="preserve"> </w:t>
      </w:r>
      <w:r w:rsidR="007B2415">
        <w:t xml:space="preserve">approaches </w:t>
      </w:r>
      <w:r w:rsidR="003B0273" w:rsidRPr="00D1166C">
        <w:t xml:space="preserve">for detecting </w:t>
      </w:r>
      <w:r w:rsidR="007B2415">
        <w:t xml:space="preserve">numerical </w:t>
      </w:r>
      <w:r w:rsidR="003B0273" w:rsidRPr="00D1166C">
        <w:t>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 xml:space="preserve">discern chromosomal copy number at high resolution. </w:t>
      </w:r>
      <w:r w:rsidR="00A72C13">
        <w:t xml:space="preserve">The automated analysis of these datatypes </w:t>
      </w:r>
      <w:r w:rsidR="00360345" w:rsidRPr="00D1166C">
        <w:t>Each of thes</w:t>
      </w:r>
      <w:r w:rsidR="001824C0" w:rsidRPr="00D1166C">
        <w:t xml:space="preserve">e approaches has their </w:t>
      </w:r>
      <w:r w:rsidR="00DE666E">
        <w:t xml:space="preserve">advantages and </w:t>
      </w:r>
      <w:r w:rsidR="00DE666E">
        <w:lastRenderedPageBreak/>
        <w:t>disadvantages</w:t>
      </w:r>
      <w:r w:rsidR="00360345" w:rsidRPr="00D1166C">
        <w:t xml:space="preserve">, and an integrated analysis would aid in the </w:t>
      </w:r>
      <w:r w:rsidR="001824C0" w:rsidRPr="00D1166C">
        <w:t>better understanding</w:t>
      </w:r>
      <w:r w:rsidR="003B0273" w:rsidRPr="00D1166C">
        <w:t xml:space="preserve"> </w:t>
      </w:r>
      <w:r w:rsidR="001824C0" w:rsidRPr="00D1166C">
        <w:t xml:space="preserve">of the strengths and limitations of these </w:t>
      </w:r>
      <w:r w:rsidR="007B2415">
        <w:t>methods. Here, we develop a web application</w:t>
      </w:r>
      <w:r w:rsidR="001824C0" w:rsidRPr="00D1166C">
        <w:t xml:space="preserve">, termed </w:t>
      </w:r>
      <w:proofErr w:type="spellStart"/>
      <w:r w:rsidR="001824C0" w:rsidRPr="00D1166C">
        <w:t>Aneuvis</w:t>
      </w:r>
      <w:proofErr w:type="spellEnd"/>
      <w:r w:rsidR="001824C0" w:rsidRPr="00D1166C">
        <w:t>, that allows users to upload molecular cytogenetic or processed whole-genome sequencing data</w:t>
      </w:r>
      <w:r w:rsidR="00160D6C">
        <w:t xml:space="preserve"> in a cell-by-chromosome </w:t>
      </w:r>
      <w:r w:rsidR="002778BB">
        <w:t>matrix</w:t>
      </w:r>
      <w:r w:rsidR="00037E61">
        <w:t xml:space="preserve"> format</w:t>
      </w:r>
      <w:r w:rsidR="001824C0" w:rsidRPr="00D1166C">
        <w:t xml:space="preserve">. </w:t>
      </w:r>
      <w:proofErr w:type="spellStart"/>
      <w:r w:rsidR="001824C0" w:rsidRPr="00D1166C">
        <w:t>Aneuvis</w:t>
      </w:r>
      <w:proofErr w:type="spellEnd"/>
      <w:r w:rsidR="001824C0" w:rsidRPr="00D1166C">
        <w:t xml:space="preserve"> automati</w:t>
      </w:r>
      <w:r w:rsidR="00DE666E">
        <w:t>cally constructs visualizations and summary statistics</w:t>
      </w:r>
      <w:r w:rsidR="00EA4120">
        <w:t xml:space="preserve"> to determine whether significant copy number variation exists between experimental treatment groups</w:t>
      </w:r>
      <w:r w:rsidR="001824C0" w:rsidRPr="00D1166C">
        <w:t>.</w:t>
      </w:r>
      <w:r w:rsidR="007B2415">
        <w:t xml:space="preserve"> Permutation testing is also performed to provide the user with statistical confidence in the degree of</w:t>
      </w:r>
      <w:r w:rsidR="00ED5C99">
        <w:t xml:space="preserve"> aneuploidy between different treatment groups.</w:t>
      </w:r>
      <w:r w:rsidR="001824C0" w:rsidRPr="00D1166C">
        <w:t xml:space="preserve"> </w:t>
      </w:r>
      <w:proofErr w:type="spellStart"/>
      <w:r w:rsidR="00DE666E">
        <w:t>Aneuvis</w:t>
      </w:r>
      <w:proofErr w:type="spellEnd"/>
      <w:r w:rsidR="00E56A22" w:rsidRPr="00D1166C">
        <w:t xml:space="preserve"> </w:t>
      </w:r>
      <w:r w:rsidR="002C209C">
        <w:t xml:space="preserve">is a user-friendly tool that will </w:t>
      </w:r>
      <w:r w:rsidR="00DE666E">
        <w:t xml:space="preserve">help </w:t>
      </w:r>
      <w:r w:rsidR="002C209C">
        <w:t xml:space="preserve">researchers </w:t>
      </w:r>
      <w:r w:rsidR="00EA4120">
        <w:t xml:space="preserve">identify </w:t>
      </w:r>
      <w:r w:rsidR="00ED5C99">
        <w:t xml:space="preserve">the genetic and environmental </w:t>
      </w:r>
      <w:r w:rsidR="00EA4120">
        <w:t xml:space="preserve">perturbations that </w:t>
      </w:r>
      <w:r w:rsidR="00ED5C99">
        <w:t>promote</w:t>
      </w:r>
      <w:r w:rsidR="00EA4120">
        <w:t xml:space="preserve"> aneuploidy. </w:t>
      </w:r>
    </w:p>
    <w:p w14:paraId="0A650F16" w14:textId="77777777" w:rsidR="00ED5C99" w:rsidRPr="00D1166C" w:rsidRDefault="00ED5C99"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771DA517" w14:textId="51ACB13F" w:rsidR="00001109"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 xml:space="preserve">Alterations in chromosome number is also a sign of chromosomal instability, which can lead to cancer therapeutic resistance. </w:t>
      </w:r>
      <w:r w:rsidR="00001109">
        <w:t>The precise mechanisms of chromosomal instability and aneuploidy are under investigation and could lead to a better understanding of oncogenesis and</w:t>
      </w:r>
      <w:r w:rsidR="00DD77DA">
        <w:t xml:space="preserve"> cellular aging. </w:t>
      </w:r>
    </w:p>
    <w:p w14:paraId="6E0A95A3" w14:textId="77777777" w:rsidR="007261E8" w:rsidRDefault="007261E8" w:rsidP="00D1166C"/>
    <w:p w14:paraId="48AA4531" w14:textId="12EBEA7B" w:rsidR="00D247AF" w:rsidRPr="00D247AF" w:rsidRDefault="00D247AF" w:rsidP="00D1166C">
      <w:pPr>
        <w:rPr>
          <w:i/>
        </w:rPr>
      </w:pPr>
      <w:r w:rsidRPr="00D247AF">
        <w:rPr>
          <w:i/>
        </w:rPr>
        <w:t>Approaches to detecting numerical chromosomal variation</w:t>
      </w:r>
    </w:p>
    <w:p w14:paraId="66B58619" w14:textId="6862D6FB" w:rsidR="007261E8" w:rsidRDefault="007261E8" w:rsidP="00D1166C">
      <w:r>
        <w:t>The various approaches to measuring and quantifying the numerical chromosomal state of a cell each have their advantages and disadvantages. Single cell whole genome DNA sequencing is touted as the next generation approach to quantifying aneuploidy at a genome-wide scale, yet it suffers from sensitivity issues. Fluorescent based approaches may be more sensitive at detecting</w:t>
      </w:r>
      <w:r w:rsidR="00B765B4">
        <w:t xml:space="preserve"> individual chromosomal changes and, unlike with whole genome sequencing, the ploidy can be determined through direct visualization.</w:t>
      </w:r>
      <w:r>
        <w:t xml:space="preserve"> </w:t>
      </w:r>
      <w:r w:rsidR="00B765B4">
        <w:t xml:space="preserve">However, microscopy-based approaches are </w:t>
      </w:r>
      <w:r>
        <w:t>relatively low throughput</w:t>
      </w:r>
      <w:r w:rsidR="00B765B4">
        <w:t xml:space="preserve"> and are limited in the number of chromosomes that can be detected at one time.</w:t>
      </w:r>
      <w:r>
        <w:t xml:space="preserve"> </w:t>
      </w:r>
    </w:p>
    <w:p w14:paraId="69189015" w14:textId="77777777" w:rsidR="00DD77DA" w:rsidRDefault="00DD77DA" w:rsidP="00D1166C"/>
    <w:p w14:paraId="215DBAAB" w14:textId="3851022C" w:rsidR="00D247AF" w:rsidRPr="00D247AF" w:rsidRDefault="00D247AF" w:rsidP="00D1166C">
      <w:pPr>
        <w:rPr>
          <w:i/>
        </w:rPr>
      </w:pPr>
      <w:r>
        <w:rPr>
          <w:i/>
        </w:rPr>
        <w:t>Study design for investigating mechanisms of aneuploidy</w:t>
      </w:r>
    </w:p>
    <w:p w14:paraId="6E5C596E" w14:textId="2C986940" w:rsidR="00DD77DA" w:rsidRDefault="00DD77DA" w:rsidP="00D1166C">
      <w:r>
        <w:t xml:space="preserve">One common mode of investigation into the mechanisms of aneuploidy involves a control-treatment study design, in which cells or animals are exposed to a variety of stressors, such as genetic perturbations or small molecule inhibition, followed by the documentation of the </w:t>
      </w:r>
      <w:r w:rsidR="006367B9">
        <w:t>numerical variability in chromosomes</w:t>
      </w:r>
      <w:r>
        <w:t xml:space="preserve"> within a set of </w:t>
      </w:r>
      <w:r w:rsidR="006367B9">
        <w:t xml:space="preserve">single </w:t>
      </w:r>
      <w:r>
        <w:t xml:space="preserve">cells </w:t>
      </w:r>
      <w:r w:rsidR="006367B9">
        <w:t>exposed to</w:t>
      </w:r>
      <w:r>
        <w:t xml:space="preserve"> </w:t>
      </w:r>
      <w:r w:rsidR="006367B9">
        <w:t>a given</w:t>
      </w:r>
      <w:r>
        <w:t xml:space="preserve"> stressor.</w:t>
      </w:r>
      <w:r w:rsidR="006367B9">
        <w:t xml:space="preserve"> Stressors that induce more numerical chromosome aberrations can be mechanistically associated with driving aneuploidy. It is often of interest to </w:t>
      </w:r>
      <w:r w:rsidR="007E3C55">
        <w:t xml:space="preserve">quantify </w:t>
      </w:r>
      <w:r w:rsidR="006367B9">
        <w:t xml:space="preserve">the effect of a treatment on </w:t>
      </w:r>
      <w:r w:rsidR="007E3C55">
        <w:t xml:space="preserve">the chromosomal state in </w:t>
      </w:r>
      <w:r w:rsidR="006367B9">
        <w:t xml:space="preserve">a population of single cells, along with </w:t>
      </w:r>
      <w:r w:rsidR="007261E8">
        <w:t xml:space="preserve">a measure of statistical significance for difference from a control or from other treatment states. </w:t>
      </w:r>
      <w:r w:rsidR="006367B9">
        <w:t xml:space="preserve">However, there is a lack of definitive, unbiased, </w:t>
      </w:r>
      <w:r w:rsidR="007E3C55">
        <w:t xml:space="preserve">robust, </w:t>
      </w:r>
      <w:r w:rsidR="006367B9">
        <w:t>and easy-to-use methods for biologists to draw these conclusions.</w:t>
      </w:r>
    </w:p>
    <w:p w14:paraId="4A673275" w14:textId="77777777" w:rsidR="00DD77DA" w:rsidRDefault="00DD77DA" w:rsidP="00D1166C"/>
    <w:p w14:paraId="61F30E61" w14:textId="77777777" w:rsidR="00DD77DA" w:rsidRDefault="00DD77DA" w:rsidP="00D1166C"/>
    <w:p w14:paraId="64FCB83F" w14:textId="6D496BCA" w:rsidR="00001109" w:rsidRDefault="00001109" w:rsidP="00D1166C">
      <w:r>
        <w:t xml:space="preserve"> </w:t>
      </w:r>
    </w:p>
    <w:p w14:paraId="4E353455" w14:textId="77777777" w:rsidR="00001109" w:rsidRDefault="00001109" w:rsidP="00D1166C"/>
    <w:p w14:paraId="6A258CD9" w14:textId="77777777" w:rsidR="00001109" w:rsidRDefault="00001109" w:rsidP="00D1166C"/>
    <w:p w14:paraId="2994AF24" w14:textId="475362A9" w:rsidR="00421616" w:rsidRDefault="00B44D8A" w:rsidP="00D1166C">
      <w:r>
        <w:lastRenderedPageBreak/>
        <w:t xml:space="preserve">Alterations can take place as departures from an integer-valued set, known as polyploidy. </w:t>
      </w:r>
      <w:r w:rsidR="00AA336C">
        <w:t xml:space="preserve">There are two major methods for detecting alterations in chromosome number </w:t>
      </w:r>
      <w:r w:rsidR="000C01CA">
        <w:t>–</w:t>
      </w:r>
      <w:r w:rsidR="00AA336C">
        <w:t xml:space="preserve"> </w:t>
      </w:r>
      <w:r w:rsidR="000C01CA">
        <w:t xml:space="preserve">fluorescent-based methods and genome sequencing. </w:t>
      </w:r>
    </w:p>
    <w:p w14:paraId="18B42732" w14:textId="77777777" w:rsidR="00071078" w:rsidRDefault="00071078" w:rsidP="00D1166C"/>
    <w:p w14:paraId="45F40445" w14:textId="55DEC68A" w:rsidR="00071078" w:rsidRDefault="00071078" w:rsidP="00D1166C">
      <w:pPr>
        <w:rPr>
          <w:i/>
        </w:rPr>
      </w:pPr>
      <w:r>
        <w:rPr>
          <w:i/>
        </w:rPr>
        <w:t>The importance of characterizing ploidy</w:t>
      </w:r>
    </w:p>
    <w:p w14:paraId="5FFD2B38" w14:textId="7DCEBAD7" w:rsidR="00C7101F" w:rsidRDefault="00361B76" w:rsidP="00D1166C">
      <w:r>
        <w:t xml:space="preserve">In a cell, there are three possible states that a set of chromosomes can have. </w:t>
      </w:r>
      <w:proofErr w:type="spellStart"/>
      <w:r>
        <w:t>Diploidy</w:t>
      </w:r>
      <w:proofErr w:type="spellEnd"/>
      <w:r>
        <w:t xml:space="preserve"> refers to the presence of two copies of each </w:t>
      </w:r>
      <w:r w:rsidR="00867BF1">
        <w:t xml:space="preserve">autosome in a cell, and is the physiologic state of most non-cancerous human cells. </w:t>
      </w:r>
      <w:r>
        <w:t>Polypl</w:t>
      </w:r>
      <w:r w:rsidR="00C7101F">
        <w:t>oidy refers to an integer-valued</w:t>
      </w:r>
      <w:r>
        <w:t xml:space="preserve"> increase in the number of chromosomes, often </w:t>
      </w:r>
      <w:r w:rsidR="005844B7">
        <w:t>resulting from</w:t>
      </w:r>
      <w:r>
        <w:t xml:space="preserve"> whole-genome duplication.</w:t>
      </w:r>
      <w:r w:rsidR="003F3F3D">
        <w:t xml:space="preserve"> </w:t>
      </w:r>
      <w:proofErr w:type="spellStart"/>
      <w:r w:rsidR="00AB478E">
        <w:t>Polyploidization</w:t>
      </w:r>
      <w:proofErr w:type="spellEnd"/>
      <w:r w:rsidR="00AB478E">
        <w:t xml:space="preserve"> is </w:t>
      </w:r>
      <w:r w:rsidR="00BA292C">
        <w:t xml:space="preserve">a characteristic of cancer cells that resume growth after </w:t>
      </w:r>
      <w:r w:rsidR="0006194A">
        <w:t xml:space="preserve">chemotherapeutic treatment </w:t>
      </w:r>
      <w:r w:rsidR="0006194A" w:rsidRPr="0006194A">
        <w:rPr>
          <w:i/>
        </w:rPr>
        <w:t>in vitro</w:t>
      </w:r>
      <w:r w:rsidR="00BA292C">
        <w:rPr>
          <w:i/>
        </w:rPr>
        <w:fldChar w:fldCharType="begin" w:fldLock="1"/>
      </w:r>
      <w:r w:rsidR="00BA292C">
        <w:rPr>
          <w:i/>
        </w:rPr>
        <w:instrText>ADDIN CSL_CITATION { "citationItems" : [ { "id" : "ITEM-1", "itemData" : { "DOI" : "10.1016/j.neo.2015.11.008", "ISSN" : "1476-5586", "PMID" : "26696370", "abstract" : "Cancer cells can undergo stress-induced premature senescence, which is considered to be a desirable outcome of anticancer treatment. However, the escape from senescence and cancer cell repopulation give rise to some doubts concerning the effectiveness of the senescence-induced anticancer therapy. Similarly, it is postulated that polyploidization of cancer cells is connected with disease relapse. We postulate that cancer cell polyploidization associated with senescence is the culprit of atypical cell divisions leading to cancer cell regrowth. Accordingly, we aimed to dissociate between these two phenomena. We induced senescence in HCT 116 cells by pulse treatment with doxorubicin and observed transiently increased ploidy, abnormal nuclear morphology, and various distributions of some proteins (e.g., p21, Ki-67, SA-\u03b2-galactosidase) in the subnuclei. Doxorubicin-treated HCT 116 cells displayed an increased production of reactive oxygen species (ROS) possibly caused by an increased amount of mitochondria, which are characterized by low membrane potential. A decrease in the level of ROS by Trolox partially protected the cells from polyploidization but not from senescence. Interestingly, a decreased level of ROS prevented the cells from escaping senescence. We also show that MCF7 cells senesce, but this is not accompanied by the increase of ploidy upon doxorubicin treatment. Moreover, they were stably growth arrested, thus proving that polyploidy but not senescence per se enables to regain the ability to proliferate. Our preliminary results indicate that the different propensity of the HCT 116 and MCF7 cells to increase ploidy upon cell senescence could be caused by a different level of the mTOR and/or Pim-1 kinases.", "author" : [ { "dropping-particle" : "", "family" : "Mosieniak", "given" : "Grazyna", "non-dropping-particle" : "", "parse-names" : false, "suffix" : "" }, { "dropping-particle" : "", "family" : "Sliwinska", "given" : "Malgorzata A", "non-dropping-particle" : "", "parse-names" : false, "suffix" : "" }, { "dropping-particle" : "", "family" : "Alster", "given" : "Olga", "non-dropping-particle" : "", "parse-names" : false, "suffix" : "" }, { "dropping-particle" : "", "family" : "Strzeszewska", "given" : "Anna", "non-dropping-particle" : "", "parse-names" : false, "suffix" : "" }, { "dropping-particle" : "", "family" : "Sunderland", "given" : "Piotr", "non-dropping-particle" : "", "parse-names" : false, "suffix" : "" }, { "dropping-particle" : "", "family" : "Piechota", "given" : "Malgorzata", "non-dropping-particle" : "", "parse-names" : false, "suffix" : "" }, { "dropping-particle" : "", "family" : "Was", "given" : "Halina", "non-dropping-particle" : "", "parse-names" : false, "suffix" : "" }, { "dropping-particle" : "", "family" : "Sikora", "given" : "Ewa", "non-dropping-particle" : "", "parse-names" : false, "suffix" : "" } ], "container-title" : "Neoplasia", "id" : "ITEM-1", "issue" : "12", "issued" : { "date-parts" : [ [ "2015", "12" ] ] }, "page" : "882-893", "publisher" : "Neoplasia Press", "title" : "Polyploidy Formation in Doxorubicin-Treated Cancer Cells Can Favor Escape from Senescence", "type" : "article-journal", "volume" : "17" }, "uris" : [ "http://www.mendeley.com/documents/?uuid=3b0fd47c-e602-355a-a0ef-f6661d1ed742" ] } ], "mendeley" : { "formattedCitation" : "&lt;sup&gt;1&lt;/sup&gt;", "plainTextFormattedCitation" : "1", "previouslyFormattedCitation" : "&lt;sup&gt;1&lt;/sup&gt;" }, "properties" : {  }, "schema" : "https://github.com/citation-style-language/schema/raw/master/csl-citation.json" }</w:instrText>
      </w:r>
      <w:r w:rsidR="00BA292C">
        <w:rPr>
          <w:i/>
        </w:rPr>
        <w:fldChar w:fldCharType="separate"/>
      </w:r>
      <w:r w:rsidR="00BA292C" w:rsidRPr="00BA292C">
        <w:rPr>
          <w:noProof/>
          <w:vertAlign w:val="superscript"/>
        </w:rPr>
        <w:t>1</w:t>
      </w:r>
      <w:r w:rsidR="00BA292C">
        <w:rPr>
          <w:i/>
        </w:rPr>
        <w:fldChar w:fldCharType="end"/>
      </w:r>
      <w:r w:rsidR="00BA292C">
        <w:t xml:space="preserve"> and is thus important to study</w:t>
      </w:r>
      <w:r w:rsidR="0006194A">
        <w:t xml:space="preserve">. </w:t>
      </w:r>
      <w:r w:rsidR="00F82422">
        <w:t>A</w:t>
      </w:r>
      <w:r w:rsidR="00C7101F">
        <w:t xml:space="preserve">neuploidy occurs </w:t>
      </w:r>
      <w:r w:rsidR="00F82422">
        <w:t>when</w:t>
      </w:r>
      <w:r w:rsidR="00C7101F">
        <w:t xml:space="preserve"> </w:t>
      </w:r>
      <w:r w:rsidR="00F82422">
        <w:t>the copy number of 1 or more chromosomes differs from the others</w:t>
      </w:r>
      <w:r w:rsidR="00071078">
        <w:t xml:space="preserve"> and is a feature of many cancers</w:t>
      </w:r>
      <w:r w:rsidR="00F82422">
        <w:t>.</w:t>
      </w:r>
      <w:r w:rsidR="00C20EF9">
        <w:t xml:space="preserve"> </w:t>
      </w:r>
    </w:p>
    <w:p w14:paraId="74D2C240" w14:textId="77777777" w:rsidR="00C7101F" w:rsidRDefault="00C7101F" w:rsidP="00D1166C"/>
    <w:p w14:paraId="4F9BC47B" w14:textId="77777777" w:rsidR="00237C36" w:rsidRDefault="00237C36" w:rsidP="00237C36">
      <w:r>
        <w:t xml:space="preserve">Here, we introduce </w:t>
      </w:r>
      <w:proofErr w:type="spellStart"/>
      <w:r>
        <w:t>aneuvis</w:t>
      </w:r>
      <w:proofErr w:type="spellEnd"/>
      <w:r>
        <w:t xml:space="preserve">, a user-friendly web application for visualizing and summarizing numerical chromosomal changes. A tutorial video is available to guide users through the interface. </w:t>
      </w:r>
    </w:p>
    <w:p w14:paraId="6765AD81" w14:textId="7C6066EF" w:rsidR="00361B76" w:rsidRDefault="005844B7" w:rsidP="00D1166C">
      <w:r>
        <w:t xml:space="preserve">The presence of </w:t>
      </w:r>
      <w:r w:rsidR="003F3F3D">
        <w:t xml:space="preserve">WGD </w:t>
      </w:r>
      <w:r>
        <w:t>alters sensitivity</w:t>
      </w:r>
      <w:r w:rsidR="003F3F3D">
        <w:t xml:space="preserve"> </w:t>
      </w:r>
      <w:r>
        <w:t xml:space="preserve">of cells </w:t>
      </w:r>
      <w:r w:rsidR="003F3F3D">
        <w:t xml:space="preserve">to </w:t>
      </w:r>
      <w:r>
        <w:t>potential cancer therapeutics and is thus important to detect</w:t>
      </w:r>
      <w:r>
        <w:fldChar w:fldCharType="begin" w:fldLock="1"/>
      </w:r>
      <w:r w:rsidR="003A16FF">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2,3&lt;/sup&gt;", "plainTextFormattedCitation" : "2,3", "previouslyFormattedCitation" : "&lt;sup&gt;3,4&lt;/sup&gt;" }, "properties" : {  }, "schema" : "https://github.com/citation-style-language/schema/raw/master/csl-citation.json" }</w:instrText>
      </w:r>
      <w:r>
        <w:fldChar w:fldCharType="separate"/>
      </w:r>
      <w:r w:rsidR="003A16FF" w:rsidRPr="003A16FF">
        <w:rPr>
          <w:noProof/>
          <w:vertAlign w:val="superscript"/>
        </w:rPr>
        <w:t>2,3</w:t>
      </w:r>
      <w:r>
        <w:fldChar w:fldCharType="end"/>
      </w:r>
      <w:r>
        <w:t>.</w:t>
      </w:r>
    </w:p>
    <w:p w14:paraId="42BE15CA" w14:textId="3283B0B1" w:rsidR="00361B76" w:rsidRDefault="00071078" w:rsidP="00D1166C">
      <w:r>
        <w:t>In addition, polypoid cells are thought to be less sensitive to the loss or gain of chromosomes than diploid cells, as their genome is buffered with the extra set of chromosomes</w:t>
      </w:r>
      <w:r>
        <w:fldChar w:fldCharType="begin" w:fldLock="1"/>
      </w:r>
      <w:r w:rsidR="003A16FF">
        <w:instrText>ADDIN CSL_CITATION { "citationItems" : [ { "id" : "ITEM-1", "itemData" : { "DOI" : "10.1038/nrc1165", "ISSN" : "1474-175X", "abstract" : "The significance of unstable chromosomes in colorectal cancer", "author" : [ { "dropping-particle" : "", "family" : "Rajagopalan", "given" : "Harith", "non-dropping-particle" : "", "parse-names" : false, "suffix" : "" }, { "dropping-particle" : "", "family" : "Nowak", "given" : "Martin A.", "non-dropping-particle" : "", "parse-names" : false, "suffix" : "" }, { "dropping-particle" : "", "family" : "Vogelstein", "given" : "Bert", "non-dropping-particle" : "", "parse-names" : false, "suffix" : "" }, { "dropping-particle" : "", "family" : "Lengauer", "given" : "Christoph", "non-dropping-particle" : "", "parse-names" : false, "suffix" : "" } ], "container-title" : "Nature Reviews Cancer", "id" : "ITEM-1", "issue" : "9", "issued" : { "date-parts" : [ [ "2003", "9", "1" ] ] }, "page" : "695-701", "publisher" : "Nature Publishing Group", "title" : "The significance of unstable chromosomes in colorectal cancer", "type" : "article-journal", "volume" : "3" }, "uris" : [ "http://www.mendeley.com/documents/?uuid=7bcbd6bb-6d55-3477-9826-9b75d00bac01" ] } ], "mendeley" : { "formattedCitation" : "&lt;sup&gt;4&lt;/sup&gt;", "plainTextFormattedCitation" : "4", "previouslyFormattedCitation" : "&lt;sup&gt;2&lt;/sup&gt;" }, "properties" : {  }, "schema" : "https://github.com/citation-style-language/schema/raw/master/csl-citation.json" }</w:instrText>
      </w:r>
      <w:r>
        <w:fldChar w:fldCharType="separate"/>
      </w:r>
      <w:r w:rsidR="003A16FF" w:rsidRPr="003A16FF">
        <w:rPr>
          <w:noProof/>
          <w:vertAlign w:val="superscript"/>
        </w:rPr>
        <w:t>4</w:t>
      </w:r>
      <w:r>
        <w:fldChar w:fldCharType="end"/>
      </w:r>
      <w:r>
        <w:t>.</w:t>
      </w:r>
    </w:p>
    <w:p w14:paraId="1672BCA6" w14:textId="77777777" w:rsidR="00001109" w:rsidRDefault="00001109" w:rsidP="00D1166C"/>
    <w:p w14:paraId="2E06210E" w14:textId="77777777" w:rsidR="00D72A98" w:rsidRDefault="00C52C11" w:rsidP="00D1166C">
      <w:r>
        <w:t>Chromosomal instability refers to a biological phenomenon whereby a</w:t>
      </w:r>
      <w:r w:rsidR="00D72A98">
        <w:t>n actively</w:t>
      </w:r>
      <w:r>
        <w:t xml:space="preserve"> </w:t>
      </w:r>
      <w:r w:rsidR="00D72A98">
        <w:t xml:space="preserve">dividing </w:t>
      </w:r>
      <w:r>
        <w:t xml:space="preserve">population of cells fails to maintain a consistent number of chromosomes </w:t>
      </w:r>
      <w:r w:rsidR="00D72A98">
        <w:t>after cell division</w:t>
      </w:r>
      <w:r>
        <w:t>.</w:t>
      </w:r>
    </w:p>
    <w:p w14:paraId="6EEDF1D2" w14:textId="77777777" w:rsidR="00D72A98" w:rsidRDefault="00D72A98" w:rsidP="00D1166C"/>
    <w:p w14:paraId="3962F29C" w14:textId="77777777" w:rsidR="00D72A98" w:rsidRDefault="00D72A98" w:rsidP="00D1166C"/>
    <w:p w14:paraId="3B2BC646" w14:textId="3C2EEAAE" w:rsidR="00C52C11" w:rsidRDefault="00C52C11" w:rsidP="00D1166C">
      <w:r>
        <w:t xml:space="preserve"> When viewed as a population, the </w:t>
      </w:r>
    </w:p>
    <w:p w14:paraId="1962469F" w14:textId="77777777" w:rsidR="00C52C11" w:rsidRDefault="00C52C11" w:rsidP="00D1166C"/>
    <w:p w14:paraId="2BB72752" w14:textId="77777777" w:rsidR="00237C36" w:rsidRDefault="00237C36" w:rsidP="00D1166C"/>
    <w:p w14:paraId="12F9B7DE" w14:textId="55F4CF07" w:rsidR="00237C36" w:rsidRPr="00237C36" w:rsidRDefault="00237C36" w:rsidP="00D1166C">
      <w:pPr>
        <w:rPr>
          <w:b/>
        </w:rPr>
      </w:pPr>
      <w:r w:rsidRPr="00237C36">
        <w:rPr>
          <w:b/>
        </w:rPr>
        <w:t>Results</w:t>
      </w:r>
    </w:p>
    <w:p w14:paraId="110F6D48" w14:textId="332CBA53" w:rsidR="00237C36" w:rsidRPr="00237C36" w:rsidRDefault="00237C36" w:rsidP="00D1166C">
      <w:pPr>
        <w:rPr>
          <w:i/>
        </w:rPr>
      </w:pPr>
      <w:r w:rsidRPr="00237C36">
        <w:rPr>
          <w:i/>
        </w:rPr>
        <w:t xml:space="preserve">Input </w:t>
      </w:r>
    </w:p>
    <w:p w14:paraId="4DDEAC67" w14:textId="5BF51F26" w:rsidR="00001109" w:rsidRDefault="00001109" w:rsidP="00D1166C">
      <w:r>
        <w:t xml:space="preserve">The application </w:t>
      </w:r>
      <w:r w:rsidR="00237C36">
        <w:t>accepts</w:t>
      </w:r>
      <w:r>
        <w:t xml:space="preserve"> three different types of input. First, bed files that include copy number output from Ginkgo</w:t>
      </w:r>
      <w:r>
        <w:fldChar w:fldCharType="begin" w:fldLock="1"/>
      </w:r>
      <w:r w:rsidR="00BA292C">
        <w:instrText>ADDIN CSL_CITATION { "citationItems" : [ { "id" : "ITEM-1", "itemData" : { "DOI" : "10.1038/nmeth.3578", "ISBN" : "1548-7105 (Electronic) 1548-7091 (Linking)", "ISSN" : "1548-7091", "PMID" : "26344043", "abstract" : "Single-cell sequencing is emerging as a critical technology for understanding the biology of cancer, neurons, and other complex systems. Here we introduce Ginkgo, a web platform for the interactive analysis and quality assessment of single-cell copy-number alterations. Ginkgo fully automates the process of binning, normalizing, and segmenting mapped reads to infer copy number profiles of individual cells, as well as constructing phylogenetic trees of how those cells are related. We validate Ginkgo by reproducing the results of five major single-cell studies, and discuss how it addresses the wide array of biases that affect single-cell analysis. We also examine the data characteristics of three commonly used single-cell amplification techniques: MDA, MALBAC, and DOP-PCR/WGA4 through comparative analysis of 9 different single-cell datasets. We conclude that DOP-PCR provides the most uniform amplification, while MDA introduces substantial biases into the analysis. Furthermore, given the same level of coverage, our results indicate that data prepared using DOP-PCR can reliably call CNVs at higher resolution than data prepared using either MALBAC or MDA. Ginkgo is freely available at http://qb.cshl.edu/ginkgo.", "author" : [ { "dropping-particle" : "", "family" : "Garvin", "given" : "Tyler", "non-dropping-particle" : "", "parse-names" : false, "suffix" : "" }, { "dropping-particle" : "", "family" : "Aboukhalil", "given" : "Robert", "non-dropping-particle" : "", "parse-names" : false, "suffix" : "" }, { "dropping-particle" : "", "family" : "Kendall", "given" : "Jude", "non-dropping-particle" : "", "parse-names" : false, "suffix" : "" }, { "dropping-particle" : "", "family" : "Baslan", "given" : "Timour", "non-dropping-particle" : "", "parse-names" : false, "suffix" : "" }, { "dropping-particle" : "", "family" : "Atwal", "given" : "Gurinder S", "non-dropping-particle" : "", "parse-names" : false, "suffix" : "" }, { "dropping-particle" : "", "family" : "Hicks", "given" : "James", "non-dropping-particle" : "", "parse-names" : false, "suffix" : "" }, { "dropping-particle" : "", "family" : "Wigler", "given" : "Michael", "non-dropping-particle" : "", "parse-names" : false, "suffix" : "" }, { "dropping-particle" : "", "family" : "Schatz", "given" : "Michael C", "non-dropping-particle" : "", "parse-names" : false, "suffix" : "" } ], "container-title" : "Nature Methods", "id" : "ITEM-1", "issue" : "11", "issued" : { "date-parts" : [ [ "2015" ] ] }, "page" : "1058-1060", "title" : "Interactive analysis and assessment of single-cell copy-number variations", "type" : "article-journal", "volume" : "12" }, "uris" : [ "http://www.mendeley.com/documents/?uuid=00a31783-bfb2-4a49-b9ac-50a6ce9e97b0" ] } ], "mendeley" : { "formattedCitation" : "&lt;sup&gt;5&lt;/sup&gt;", "plainTextFormattedCitation" : "5", "previouslyFormattedCitation" : "&lt;sup&gt;5&lt;/sup&gt;" }, "properties" : {  }, "schema" : "https://github.com/citation-style-language/schema/raw/master/csl-citation.json" }</w:instrText>
      </w:r>
      <w:r>
        <w:fldChar w:fldCharType="separate"/>
      </w:r>
      <w:r w:rsidR="00BA292C" w:rsidRPr="00BA292C">
        <w:rPr>
          <w:noProof/>
          <w:vertAlign w:val="superscript"/>
        </w:rPr>
        <w:t>5</w:t>
      </w:r>
      <w:r>
        <w:fldChar w:fldCharType="end"/>
      </w:r>
      <w:r>
        <w:t xml:space="preserve">, a web-based program for calling ploidy changes from whole-genome sequencing data, </w:t>
      </w:r>
      <w:r w:rsidR="00403571">
        <w:t>may be uploaded</w:t>
      </w:r>
      <w:r>
        <w:t xml:space="preserve">. In addition, multicolor fluorescent in situ hybridization </w:t>
      </w:r>
      <w:r w:rsidR="00403571">
        <w:t xml:space="preserve">(FISH) </w:t>
      </w:r>
      <w:r>
        <w:t>data summarized at the chromosomal level</w:t>
      </w:r>
      <w:r w:rsidR="00403571">
        <w:t xml:space="preserve"> can be uploaded as a Microsoft Excel file</w:t>
      </w:r>
      <w:r>
        <w:t>. An approach using interphase FISH to estimate chromosomal copy number in various tissues was recently described by one of us</w:t>
      </w:r>
      <w:r>
        <w:fldChar w:fldCharType="begin" w:fldLock="1"/>
      </w:r>
      <w:r w:rsidR="00BA292C">
        <w:instrText>ADDIN CSL_CITATION { "citationItems" : [ { "id" : "ITEM-1", "itemData" : { "DOI" : "10.1007/978-1-4939-7280-7", "ISBN" : "9781493972791", "author" : [ { "dropping-particle" : "", "family" : "Andriani", "given" : "Grasiella A.", "non-dropping-particle" : "", "parse-names" : false, "suffix" : "" }, { "dropping-particle" : "", "family" : "Montagna", "given" : "Cristina", "non-dropping-particle" : "", "parse-names" : false, "suffix" : "" } ], "container-title" : "Genomic Mosaicism in Neurons and Other Cell Types", "id" : "ITEM-1", "issued" : { "date-parts" : [ [ "2017" ] ] }, "page" : "271-298", "title" : "FISH Analysis of Aging-Associated Aneuploidy in Neurons and Nonneuronal Brain Cells", "type" : "chapter" }, "uris" : [ "http://www.mendeley.com/documents/?uuid=e3144e3b-59b3-4af9-94ba-43d85d35438d" ] } ], "mendeley" : { "formattedCitation" : "&lt;sup&gt;6&lt;/sup&gt;", "plainTextFormattedCitation" : "6", "previouslyFormattedCitation" : "&lt;sup&gt;6&lt;/sup&gt;" }, "properties" : {  }, "schema" : "https://github.com/citation-style-language/schema/raw/master/csl-citation.json" }</w:instrText>
      </w:r>
      <w:r>
        <w:fldChar w:fldCharType="separate"/>
      </w:r>
      <w:r w:rsidR="00BA292C" w:rsidRPr="00BA292C">
        <w:rPr>
          <w:noProof/>
          <w:vertAlign w:val="superscript"/>
        </w:rPr>
        <w:t>6</w:t>
      </w:r>
      <w:r>
        <w:fldChar w:fldCharType="end"/>
      </w:r>
      <w:r>
        <w:t xml:space="preserve">. This data is often recorded into excel spreadsheets, and the file structure accepted by </w:t>
      </w:r>
      <w:proofErr w:type="spellStart"/>
      <w:r>
        <w:t>aneuvis</w:t>
      </w:r>
      <w:proofErr w:type="spellEnd"/>
      <w:r>
        <w:t xml:space="preserve"> are described on the website.</w:t>
      </w:r>
      <w:r w:rsidR="00980142">
        <w:t xml:space="preserve"> Lastly, spectral karyotyping (SKY) data from a Microsoft Excel spreadsheet can be accepted into </w:t>
      </w:r>
      <w:proofErr w:type="spellStart"/>
      <w:r w:rsidR="00980142">
        <w:t>Aneuvis</w:t>
      </w:r>
      <w:proofErr w:type="spellEnd"/>
      <w:r w:rsidR="00980142">
        <w:t xml:space="preserve">. </w:t>
      </w:r>
      <w:r w:rsidR="00161404">
        <w:t xml:space="preserve">Each of these data types can be characterized by a cell-by-chromosome matrix that contains integer values representing </w:t>
      </w:r>
      <w:r w:rsidR="00820A2F">
        <w:t>the copy number state of each chromosome.</w:t>
      </w:r>
    </w:p>
    <w:p w14:paraId="6A51BF8B" w14:textId="77777777" w:rsidR="00237C36" w:rsidRDefault="00237C36" w:rsidP="00D1166C"/>
    <w:p w14:paraId="79857DEA" w14:textId="5D2E2424" w:rsidR="00001109" w:rsidRPr="00237C36" w:rsidRDefault="00237C36" w:rsidP="00D1166C">
      <w:pPr>
        <w:rPr>
          <w:i/>
        </w:rPr>
      </w:pPr>
      <w:r w:rsidRPr="00237C36">
        <w:rPr>
          <w:i/>
        </w:rPr>
        <w:t>Overview of output</w:t>
      </w:r>
      <w:r w:rsidR="00001109" w:rsidRPr="00237C36">
        <w:rPr>
          <w:i/>
        </w:rPr>
        <w:t xml:space="preserve"> </w:t>
      </w:r>
    </w:p>
    <w:p w14:paraId="010A1B00" w14:textId="16F06A60" w:rsidR="00143837" w:rsidRDefault="009C51DE" w:rsidP="00D1166C">
      <w:r>
        <w:t xml:space="preserve">The output from </w:t>
      </w:r>
      <w:proofErr w:type="spellStart"/>
      <w:r>
        <w:t>aneuvis</w:t>
      </w:r>
      <w:proofErr w:type="spellEnd"/>
      <w:r>
        <w:t xml:space="preserve"> is organized into 2 sections – table summary and visualization</w:t>
      </w:r>
      <w:r w:rsidR="008E263D">
        <w:t xml:space="preserve"> – that are generated automatically from the input data</w:t>
      </w:r>
      <w:r>
        <w:t xml:space="preserve">. </w:t>
      </w:r>
      <w:r w:rsidR="003A16FF">
        <w:t xml:space="preserve">The table summary includes statistics that summarize the degree of numerical chromosomal aneuploidy and heterogeneity in a population of single cells. </w:t>
      </w:r>
      <w:r w:rsidR="00B80090">
        <w:t xml:space="preserve">The visualization tab includes plots derived from the statistics available in table </w:t>
      </w:r>
      <w:r w:rsidR="00B80090">
        <w:lastRenderedPageBreak/>
        <w:t xml:space="preserve">summary. These visualizations enable comparisons between groups and between platforms. </w:t>
      </w:r>
      <w:proofErr w:type="gramStart"/>
      <w:r w:rsidR="00CF3C1E">
        <w:t xml:space="preserve">In </w:t>
      </w:r>
      <w:r w:rsidR="00B80090">
        <w:t>order to</w:t>
      </w:r>
      <w:proofErr w:type="gramEnd"/>
      <w:r w:rsidR="00B80090">
        <w:t xml:space="preserve"> </w:t>
      </w:r>
      <w:r w:rsidR="00143837">
        <w:t>test</w:t>
      </w:r>
      <w:r w:rsidR="00B80090">
        <w:t xml:space="preserve"> statistical significance between groups</w:t>
      </w:r>
      <w:r w:rsidR="00CF3C1E">
        <w:t>, we also incorporate automatic permutation testing between groups along with a visualization of the output.</w:t>
      </w:r>
      <w:r w:rsidR="00143837">
        <w:t xml:space="preserve"> In sum, the output from </w:t>
      </w:r>
      <w:proofErr w:type="spellStart"/>
      <w:r w:rsidR="00143837">
        <w:t>aneuvis</w:t>
      </w:r>
      <w:proofErr w:type="spellEnd"/>
      <w:r w:rsidR="00143837">
        <w:t xml:space="preserve"> provides a numerical and visual summary of the ploidy state of populations of single cells across different treatments and experimental platforms. This output has the potential to uncover unexpected relationships in terms of the </w:t>
      </w:r>
      <w:proofErr w:type="spellStart"/>
      <w:r w:rsidR="00143837">
        <w:t>aneuploid</w:t>
      </w:r>
      <w:proofErr w:type="spellEnd"/>
      <w:r w:rsidR="00143837">
        <w:t xml:space="preserve"> state between different treatments, which might hint at a similar underlying mechanism. This platform will empower researchers with a new, automated approach to view aneuploidy between groups. </w:t>
      </w:r>
    </w:p>
    <w:p w14:paraId="216FD01A" w14:textId="77777777" w:rsidR="00B80090" w:rsidRDefault="00B80090" w:rsidP="00D1166C"/>
    <w:p w14:paraId="598F2CBE" w14:textId="60A9628D" w:rsidR="00B80090" w:rsidRPr="00B80090" w:rsidRDefault="00B80090" w:rsidP="00D1166C">
      <w:pPr>
        <w:rPr>
          <w:i/>
        </w:rPr>
      </w:pPr>
      <w:r w:rsidRPr="00B80090">
        <w:rPr>
          <w:i/>
        </w:rPr>
        <w:t>Table summary</w:t>
      </w:r>
    </w:p>
    <w:p w14:paraId="6390B20B" w14:textId="4528B28F" w:rsidR="005F519A" w:rsidRDefault="003A16FF" w:rsidP="00D1166C">
      <w:r>
        <w:t>From searching the literature, we identified several statistics that can be used to summarize the chromosomal state across entire populations of cells or across individual chromosomes. First, the ANCA score has been reported previously</w:t>
      </w:r>
      <w:r>
        <w:fldChar w:fldCharType="begin" w:fldLock="1"/>
      </w:r>
      <w:r>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7,8&lt;/sup&gt;", "plainTextFormattedCitation" : "7,8", "previouslyFormattedCitation" : "&lt;sup&gt;7,8&lt;/sup&gt;" }, "properties" : {  }, "schema" : "https://github.com/citation-style-language/schema/raw/master/csl-citation.json" }</w:instrText>
      </w:r>
      <w:r>
        <w:fldChar w:fldCharType="separate"/>
      </w:r>
      <w:r w:rsidRPr="00BA292C">
        <w:rPr>
          <w:noProof/>
          <w:vertAlign w:val="superscript"/>
        </w:rPr>
        <w:t>7,8</w:t>
      </w:r>
      <w:r>
        <w:fldChar w:fldCharType="end"/>
      </w:r>
      <w:r>
        <w:t xml:space="preserve">. </w:t>
      </w:r>
      <w:r w:rsidR="008E263D">
        <w:t xml:space="preserve">Table summary </w:t>
      </w:r>
      <w:r w:rsidR="005F519A">
        <w:t xml:space="preserve">is divided into two parts – aggregate and chromosome-level summaries per group. The aggregate summary contains 5 distinct statistics that </w:t>
      </w:r>
      <w:r>
        <w:t>were defined in previous studies (</w:t>
      </w:r>
      <w:r w:rsidRPr="003A16FF">
        <w:rPr>
          <w:b/>
        </w:rPr>
        <w:fldChar w:fldCharType="begin"/>
      </w:r>
      <w:r w:rsidRPr="003A16FF">
        <w:rPr>
          <w:b/>
        </w:rPr>
        <w:instrText xml:space="preserve"> REF _Ref513639080 \h </w:instrText>
      </w:r>
      <w:r>
        <w:rPr>
          <w:b/>
        </w:rPr>
        <w:instrText xml:space="preserve"> \* MERGEFORMAT </w:instrText>
      </w:r>
      <w:r w:rsidRPr="003A16FF">
        <w:rPr>
          <w:b/>
        </w:rPr>
      </w:r>
      <w:r w:rsidRPr="003A16FF">
        <w:rPr>
          <w:b/>
        </w:rPr>
        <w:fldChar w:fldCharType="separate"/>
      </w:r>
      <w:r w:rsidRPr="003A16FF">
        <w:rPr>
          <w:b/>
        </w:rPr>
        <w:t xml:space="preserve">Table </w:t>
      </w:r>
      <w:r w:rsidRPr="003A16FF">
        <w:rPr>
          <w:b/>
          <w:noProof/>
        </w:rPr>
        <w:t>1</w:t>
      </w:r>
      <w:r w:rsidRPr="003A16FF">
        <w:rPr>
          <w:b/>
        </w:rPr>
        <w:fldChar w:fldCharType="end"/>
      </w:r>
      <w:r>
        <w:t xml:space="preserve">). </w:t>
      </w:r>
      <w:r w:rsidR="00143837">
        <w:t xml:space="preserve">The same statistical are calculated at the chromosomal level, </w:t>
      </w:r>
      <w:proofErr w:type="gramStart"/>
      <w:r w:rsidR="00143837">
        <w:t>in order to</w:t>
      </w:r>
      <w:proofErr w:type="gramEnd"/>
      <w:r w:rsidR="00143837">
        <w:t xml:space="preserve"> identify those chromosomes that are m</w:t>
      </w:r>
      <w:r w:rsidR="00C450D8">
        <w:t>ost perturbed within each group</w:t>
      </w:r>
      <w:r w:rsidR="00143837">
        <w:t xml:space="preserve">. </w:t>
      </w:r>
      <w:r w:rsidR="00017980">
        <w:t xml:space="preserve">The chromosome-level summaries are available </w:t>
      </w:r>
      <w:r w:rsidR="00B80090">
        <w:t>for the same statistics.</w:t>
      </w:r>
      <w:r w:rsidR="006A29BF">
        <w:t xml:space="preserve"> </w:t>
      </w:r>
    </w:p>
    <w:p w14:paraId="6439C972" w14:textId="77777777" w:rsidR="005F519A" w:rsidRDefault="005F519A" w:rsidP="00D1166C"/>
    <w:p w14:paraId="5A5632A1" w14:textId="77777777" w:rsidR="00B80090" w:rsidRDefault="00B80090" w:rsidP="00D1166C"/>
    <w:p w14:paraId="37E11E55" w14:textId="77777777" w:rsidR="00B80090" w:rsidRDefault="00B80090" w:rsidP="00D1166C"/>
    <w:p w14:paraId="096B0955" w14:textId="410B293C" w:rsidR="00237C36" w:rsidRDefault="005F519A" w:rsidP="00D1166C">
      <w:r>
        <w:t>generated from previous outputs summaries per chromosome and summaries by group.</w:t>
      </w:r>
    </w:p>
    <w:p w14:paraId="4E2D6174" w14:textId="77777777" w:rsidR="00237C36" w:rsidRDefault="00237C36" w:rsidP="00D1166C"/>
    <w:p w14:paraId="7AE11F31" w14:textId="77777777" w:rsidR="00001D6F" w:rsidRDefault="00001D6F" w:rsidP="00D1166C"/>
    <w:p w14:paraId="29769F0D" w14:textId="77777777" w:rsidR="00001D6F" w:rsidRDefault="00001D6F" w:rsidP="00D1166C"/>
    <w:p w14:paraId="392BA5BB" w14:textId="5A22F056" w:rsidR="00A72C13" w:rsidRPr="00237C36" w:rsidRDefault="00237C36" w:rsidP="00D1166C">
      <w:pPr>
        <w:rPr>
          <w:i/>
        </w:rPr>
      </w:pPr>
      <w:r w:rsidRPr="00237C36">
        <w:rPr>
          <w:i/>
        </w:rPr>
        <w:t>Processing</w:t>
      </w:r>
    </w:p>
    <w:p w14:paraId="7E30FAFA" w14:textId="48BA5199" w:rsidR="005F2C05" w:rsidRDefault="00EA479D" w:rsidP="00D1166C">
      <w:r>
        <w:t xml:space="preserve">Others have described an instability index, which is essentially identical to the  </w:t>
      </w:r>
      <w:r w:rsidR="007146B9">
        <w:t xml:space="preserve"> </w:t>
      </w:r>
      <w:r w:rsidR="005F2C05">
        <w:t xml:space="preserve"> </w:t>
      </w:r>
    </w:p>
    <w:p w14:paraId="38194D4B" w14:textId="77777777" w:rsidR="005F2C05" w:rsidRDefault="005F2C05" w:rsidP="00D1166C"/>
    <w:tbl>
      <w:tblPr>
        <w:tblStyle w:val="TableGrid"/>
        <w:tblW w:w="9501" w:type="dxa"/>
        <w:tblLook w:val="04A0" w:firstRow="1" w:lastRow="0" w:firstColumn="1" w:lastColumn="0" w:noHBand="0" w:noVBand="1"/>
      </w:tblPr>
      <w:tblGrid>
        <w:gridCol w:w="1576"/>
        <w:gridCol w:w="1765"/>
        <w:gridCol w:w="4855"/>
        <w:gridCol w:w="1305"/>
      </w:tblGrid>
      <w:tr w:rsidR="00BB205A" w14:paraId="55BD02D0" w14:textId="77777777" w:rsidTr="00A67DB8">
        <w:trPr>
          <w:cantSplit/>
          <w:trHeight w:val="1134"/>
        </w:trPr>
        <w:tc>
          <w:tcPr>
            <w:tcW w:w="1576" w:type="dxa"/>
          </w:tcPr>
          <w:p w14:paraId="392C96DE" w14:textId="77777777" w:rsidR="00932E9B" w:rsidRDefault="00932E9B" w:rsidP="00A67DB8"/>
        </w:tc>
        <w:tc>
          <w:tcPr>
            <w:tcW w:w="1765" w:type="dxa"/>
          </w:tcPr>
          <w:p w14:paraId="7EA4A2C7" w14:textId="5343651F" w:rsidR="00932E9B" w:rsidRDefault="00932E9B" w:rsidP="00A67DB8">
            <w:r>
              <w:t>Reference</w:t>
            </w:r>
          </w:p>
        </w:tc>
        <w:tc>
          <w:tcPr>
            <w:tcW w:w="4855" w:type="dxa"/>
          </w:tcPr>
          <w:p w14:paraId="0D05AE39" w14:textId="2054A30B" w:rsidR="00932E9B" w:rsidRDefault="00687B91" w:rsidP="00A67DB8">
            <w:r>
              <w:t>Calculation</w:t>
            </w:r>
          </w:p>
        </w:tc>
        <w:tc>
          <w:tcPr>
            <w:tcW w:w="1305" w:type="dxa"/>
          </w:tcPr>
          <w:p w14:paraId="2DF972FC" w14:textId="34C9C050" w:rsidR="00932E9B" w:rsidRDefault="00A4725A" w:rsidP="00A67DB8">
            <w:r>
              <w:t xml:space="preserve">Support </w:t>
            </w:r>
          </w:p>
        </w:tc>
      </w:tr>
      <w:tr w:rsidR="00BB205A" w14:paraId="76B48E5C" w14:textId="77777777" w:rsidTr="00A67DB8">
        <w:trPr>
          <w:cantSplit/>
          <w:trHeight w:val="1134"/>
        </w:trPr>
        <w:tc>
          <w:tcPr>
            <w:tcW w:w="1576" w:type="dxa"/>
          </w:tcPr>
          <w:p w14:paraId="4F21DA86" w14:textId="3597BC49" w:rsidR="00932E9B" w:rsidRDefault="00932E9B" w:rsidP="00A67DB8">
            <w:r>
              <w:t>Instability index</w:t>
            </w:r>
            <w:r w:rsidR="00687B91">
              <w:t xml:space="preserve"> (</w:t>
            </w:r>
            <m:oMath>
              <m:r>
                <w:rPr>
                  <w:rFonts w:ascii="Cambria Math" w:hAnsi="Cambria Math"/>
                </w:rPr>
                <m:t>I</m:t>
              </m:r>
            </m:oMath>
            <w:r w:rsidR="00687B91">
              <w:t>)</w:t>
            </w:r>
          </w:p>
        </w:tc>
        <w:tc>
          <w:tcPr>
            <w:tcW w:w="1765" w:type="dxa"/>
          </w:tcPr>
          <w:p w14:paraId="60C93546" w14:textId="1942F9F1" w:rsidR="00932E9B" w:rsidRDefault="00932E9B" w:rsidP="00A67DB8">
            <w:r>
              <w:fldChar w:fldCharType="begin" w:fldLock="1"/>
            </w:r>
            <w:r w:rsidR="00BA292C">
              <w:instrText>ADDIN CSL_CITATION { "citationItems" : [ { "id" : "ITEM-1", "itemData" : { "DOI" : "10.1038/386623a0", "ISBN" : "0028-0836 (Print)", "ISSN" : "00280836", "PMID" : "9121588", "abstract" : "It has long been considered that genetic instability is an integral component of human neoplasia. In a small fraction of tumours, mismatch repair deficiency leads to a microsatellite instability at the nucleotide sequence level. In other tumours, an abnormal chromosome number (aneuploidy) has suggested an instability, but the nature and magnitude of the postulated instability is a matter of conjecture. We show here that colorectal tumours without microsatellite instability exhibit a striking defect in chromosome segregation, resulting in gains or losses in excess of 10(-2) per chromosome per generation. This form of chromosomal instability reflected a continuing cellular defect that persisted throughout the lifetime of the tumour cell and was not simply related to chromosome number. While microsatellite instability is a recessive trait, chromosomal instability appeared to be dominant. These data indicate that persistent genetic instability may be critical for the development of all colorectal cancers, and that such instability can arise through two distinct pathways.", "author" : [ { "dropping-particle" : "", "family" : "Lengauer", "given" : "C.", "non-dropping-particle" : "", "parse-names" : false, "suffix" : "" }, { "dropping-particle" : "", "family" : "Kinzler", "given" : "K. W.", "non-dropping-particle" : "", "parse-names" : false, "suffix" : "" }, { "dropping-particle" : "", "family" : "Vogelstein", "given" : "B.", "non-dropping-particle" : "", "parse-names" : false, "suffix" : "" } ], "container-title" : "Nature", "id" : "ITEM-1", "issue" : "6625", "issued" : { "date-parts" : [ [ "1997" ] ] }, "page" : "623-627", "title" : "Genetic instability in colorectal cancers", "type" : "article", "volume" : "386" }, "uris" : [ "http://www.mendeley.com/documents/?uuid=704623a5-6927-44aa-9e47-16e877129abf" ] }, { "id" : "ITEM-2", "itemData" : { "DOI" : "10.1593/neo.08584", "ISBN" : "1476-5586 (Electronic)\\r1476-5586 (Linking)", "ISSN" : "14765586", "PMID" : "18813350", "abstract" : "Sporadic ovarian cancer is a particularly aggressive tumor characterized by highly abnormal karyotypes exhibiting many features of genomic instability. More complex genomic changes in tumors arise as a consequence of chromosomal instability (CIN), which can generate both numerical [(N)-CIN] and structural chromosomal instability [(S)-CIN]. In this study, molecular cytogenetic analysis was used to evaluate the relative levels of both (N)-CIN and (S)-CIN. Six tumors had a near-diploid chromosome number, two were near-tetraploid, and two were near-triploid. (N)-CIN levels increased as a function of overall tumor genomic content, with near-diploid tumors exhibiting numerical instability indices ranging from 7.0 to 21.0 and near-tetraploid and triploid tumors exhibiting instability indices ranging from 24.9 to 54.9. In contrast, the extent of (S)-CIN was generally more evident in the diploid tumors compared with the near-tetraploid tumors. To determine whether the associated chromosomal constitution and/or ploidy changes were influenced by mitotic segregation errors, centrosome analyses were performed on all 10 tumors. The near-diploid tumors, with the lowest numerical change, were observed to possess fewer cells with centrosome abnormalities (5.5% to 14.0%), whereas the near-tetraploid tumors possessed much higher levels of (N)-CIN and were characterized by a trend of elevating percentages of cells with abnormal centrosomes (16.0% to 20.5%). These observations suggest that two distinct processes governing genome stability may be disrupted in ovarian cancer: those that impact on numerical segregation and ploidy of chromosomes and those that affect the fidelity of DNA repair and lead to structural aberrations.", "author" : [ { "dropping-particle" : "", "family" : "Bayani", "given" : "Jane", "non-dropping-particle" : "", "parse-names" : false, "suffix" : "" }, { "dropping-particle" : "", "family" : "Paderova", "given" : "Jana", "non-dropping-particle" : "", "parse-names" : false, "suffix" : "" }, { "dropping-particle" : "", "family" : "Murphy", "given" : "Joan", "non-dropping-particle" : "", "parse-names" : false, "suffix" : "" }, { "dropping-particle" : "", "family" : "Rosen", "given" : "Barry", "non-dropping-particle" : "", "parse-names" : false, "suffix" : "" }, { "dropping-particle" : "", "family" : "Zielenska", "given" : "Maria", "non-dropping-particle" : "", "parse-names" : false, "suffix" : "" }, { "dropping-particle" : "", "family" : "Squire", "given" : "Jeremy A.", "non-dropping-particle" : "", "parse-names" : false, "suffix" : "" } ], "container-title" : "Neoplasia", "id" : "ITEM-2", "issue" : "10", "issued" : { "date-parts" : [ [ "2008" ] ] }, "page" : "1057-IN3", "title" : "Distinct Patterns of Structural and Numerical Chromosomal Instability Characterize Sporadic Ovarian Cancer", "type" : "article-journal", "volume" : "10" }, "uris" : [ "http://www.mendeley.com/documents/?uuid=3ddf0a7e-8d28-41aa-b11e-40e98af175cb" ] } ], "mendeley" : { "formattedCitation" : "&lt;sup&gt;9,10&lt;/sup&gt;", "plainTextFormattedCitation" : "9,10", "previouslyFormattedCitation" : "&lt;sup&gt;9,10&lt;/sup&gt;" }, "properties" : {  }, "schema" : "https://github.com/citation-style-language/schema/raw/master/csl-citation.json" }</w:instrText>
            </w:r>
            <w:r>
              <w:fldChar w:fldCharType="separate"/>
            </w:r>
            <w:r w:rsidR="00BA292C" w:rsidRPr="00BA292C">
              <w:rPr>
                <w:noProof/>
                <w:vertAlign w:val="superscript"/>
              </w:rPr>
              <w:t>9,10</w:t>
            </w:r>
            <w:r>
              <w:fldChar w:fldCharType="end"/>
            </w:r>
            <w:r w:rsidR="00032BDD">
              <w:t xml:space="preserve"> </w:t>
            </w:r>
            <w:proofErr w:type="spellStart"/>
            <w:r w:rsidR="00032BDD">
              <w:t>Lengauer</w:t>
            </w:r>
            <w:proofErr w:type="spellEnd"/>
            <w:r w:rsidR="00032BDD">
              <w:t xml:space="preserve"> et al., 1997; </w:t>
            </w:r>
            <w:proofErr w:type="spellStart"/>
            <w:r>
              <w:t>Bayani</w:t>
            </w:r>
            <w:proofErr w:type="spellEnd"/>
            <w:r>
              <w:t xml:space="preserve"> et al. 2008</w:t>
            </w:r>
          </w:p>
        </w:tc>
        <w:tc>
          <w:tcPr>
            <w:tcW w:w="4855" w:type="dxa"/>
          </w:tcPr>
          <w:p w14:paraId="56E08A4A" w14:textId="2D645A4B" w:rsidR="00932E9B" w:rsidRDefault="00687B91" w:rsidP="00A67DB8">
            <w:pPr>
              <w:rPr>
                <w:rFonts w:eastAsiaTheme="minorEastAsia"/>
              </w:rPr>
            </w:pPr>
            <m:oMath>
              <m:r>
                <w:rPr>
                  <w:rFonts w:ascii="Cambria Math" w:hAnsi="Cambria Math"/>
                </w:rPr>
                <m:t>I=</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k</m:t>
                              </m:r>
                            </m:e>
                            <m:sub>
                              <m:r>
                                <w:rPr>
                                  <w:rFonts w:ascii="Cambria Math" w:hAnsi="Cambria Math"/>
                                </w:rPr>
                                <m:t>t</m:t>
                              </m:r>
                            </m:sub>
                          </m:sSub>
                        </m:e>
                      </m:nary>
                    </m:num>
                    <m:den>
                      <m:r>
                        <w:rPr>
                          <w:rFonts w:ascii="Cambria Math" w:hAnsi="Cambria Math"/>
                        </w:rPr>
                        <m:t>T</m:t>
                      </m:r>
                    </m:den>
                  </m:f>
                </m:e>
              </m:d>
              <m:r>
                <w:rPr>
                  <w:rFonts w:ascii="Cambria Math" w:hAnsi="Cambria Math"/>
                </w:rPr>
                <m:t>*100</m:t>
              </m:r>
            </m:oMath>
            <w:r>
              <w:rPr>
                <w:rFonts w:eastAsiaTheme="minorEastAsia"/>
              </w:rPr>
              <w:t xml:space="preserve"> </w:t>
            </w:r>
          </w:p>
          <w:p w14:paraId="06C28EEF" w14:textId="611D3392" w:rsidR="00687B91" w:rsidRDefault="00000A1B" w:rsidP="00A67DB8">
            <w:pPr>
              <w:rPr>
                <w:rFonts w:eastAsiaTheme="minorEastAsia"/>
              </w:rPr>
            </w:pPr>
            <m:oMath>
              <m:r>
                <w:rPr>
                  <w:rFonts w:ascii="Cambria Math" w:eastAsiaTheme="minorEastAsia" w:hAnsi="Cambria Math"/>
                </w:rPr>
                <m:t>T</m:t>
              </m:r>
            </m:oMath>
            <w:r w:rsidR="00687B91">
              <w:rPr>
                <w:rFonts w:eastAsiaTheme="minorEastAsia"/>
              </w:rPr>
              <w:t xml:space="preserve"> = Number of unique chromosomes examined</w:t>
            </w:r>
          </w:p>
          <w:p w14:paraId="220D9C2B" w14:textId="5F9833DB" w:rsidR="00687B91" w:rsidRPr="006C6981" w:rsidRDefault="002A5CBC" w:rsidP="00A67DB8">
            <w:pP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N</m:t>
                  </m:r>
                </m:den>
              </m:f>
            </m:oMath>
            <w:r w:rsidR="006C6981">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sidR="00687B91">
              <w:rPr>
                <w:rFonts w:eastAsiaTheme="minorEastAsia"/>
              </w:rPr>
              <w:t xml:space="preserve"> is the </w:t>
            </w:r>
            <w:r w:rsidR="006C6981">
              <w:rPr>
                <w:rFonts w:eastAsiaTheme="minorEastAsia"/>
              </w:rPr>
              <w:t>number</w:t>
            </w:r>
            <w:r w:rsidR="00687B91">
              <w:rPr>
                <w:rFonts w:eastAsiaTheme="minorEastAsia"/>
              </w:rPr>
              <w:t xml:space="preserve"> of cells containing the modal number of </w:t>
            </w:r>
            <w:r w:rsidR="00CE2D3B">
              <w:rPr>
                <w:rFonts w:eastAsiaTheme="minorEastAsia"/>
              </w:rPr>
              <w:t xml:space="preserve">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sidR="00CE2D3B">
              <w:rPr>
                <w:rFonts w:eastAsiaTheme="minorEastAsia"/>
              </w:rPr>
              <w:t xml:space="preserve"> chromosome. </w:t>
            </w:r>
            <m:oMath>
              <m:r>
                <w:rPr>
                  <w:rFonts w:ascii="Cambria Math" w:eastAsiaTheme="minorEastAsia" w:hAnsi="Cambria Math"/>
                </w:rPr>
                <m:t>N</m:t>
              </m:r>
            </m:oMath>
            <w:r w:rsidR="006C6981">
              <w:rPr>
                <w:rFonts w:eastAsiaTheme="minorEastAsia"/>
              </w:rPr>
              <w:t xml:space="preserve"> is the number of cells </w:t>
            </w:r>
            <w:proofErr w:type="gramStart"/>
            <w:r w:rsidR="006C6981">
              <w:rPr>
                <w:rFonts w:eastAsiaTheme="minorEastAsia"/>
              </w:rPr>
              <w:t>examined.</w:t>
            </w:r>
            <w:proofErr w:type="gramEnd"/>
          </w:p>
        </w:tc>
        <w:tc>
          <w:tcPr>
            <w:tcW w:w="1305" w:type="dxa"/>
          </w:tcPr>
          <w:p w14:paraId="7F2CDA03" w14:textId="610D18C5" w:rsidR="00932E9B" w:rsidRDefault="00E80583" w:rsidP="00A67DB8">
            <m:oMathPara>
              <m:oMath>
                <m:r>
                  <w:rPr>
                    <w:rFonts w:ascii="Cambria Math" w:eastAsiaTheme="minorEastAsia" w:hAnsi="Cambria Math"/>
                  </w:rPr>
                  <m:t>I∈</m:t>
                </m:r>
                <m:r>
                  <w:rPr>
                    <w:rFonts w:ascii="Cambria Math" w:hAnsi="Cambria Math"/>
                  </w:rPr>
                  <m:t>[0, ∞)</m:t>
                </m:r>
              </m:oMath>
            </m:oMathPara>
          </w:p>
        </w:tc>
      </w:tr>
      <w:tr w:rsidR="00BB205A" w14:paraId="4FA73DA3" w14:textId="77777777" w:rsidTr="00A67DB8">
        <w:trPr>
          <w:cantSplit/>
          <w:trHeight w:val="1134"/>
        </w:trPr>
        <w:tc>
          <w:tcPr>
            <w:tcW w:w="1576" w:type="dxa"/>
          </w:tcPr>
          <w:p w14:paraId="07C66792" w14:textId="559CA387" w:rsidR="00932E9B" w:rsidRDefault="007B3C43" w:rsidP="00A67DB8">
            <w:r>
              <w:t xml:space="preserve">ANCA </w:t>
            </w:r>
            <w:r w:rsidR="00AF031E">
              <w:t>(</w:t>
            </w:r>
            <m:oMath>
              <m:r>
                <w:rPr>
                  <w:rFonts w:ascii="Cambria Math" w:hAnsi="Cambria Math"/>
                </w:rPr>
                <m:t>A</m:t>
              </m:r>
            </m:oMath>
            <w:r w:rsidR="00AF031E">
              <w:t>) – Average # of CN alterations</w:t>
            </w:r>
          </w:p>
        </w:tc>
        <w:tc>
          <w:tcPr>
            <w:tcW w:w="1765" w:type="dxa"/>
          </w:tcPr>
          <w:p w14:paraId="61800129" w14:textId="03BEF2B4" w:rsidR="00932E9B" w:rsidRDefault="00032BDD" w:rsidP="00A67DB8">
            <w:r>
              <w:fldChar w:fldCharType="begin" w:fldLock="1"/>
            </w:r>
            <w:r w:rsidR="00BA292C">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7,8&lt;/sup&gt;", "plainTextFormattedCitation" : "7,8", "previouslyFormattedCitation" : "&lt;sup&gt;7,8&lt;/sup&gt;" }, "properties" : {  }, "schema" : "https://github.com/citation-style-language/schema/raw/master/csl-citation.json" }</w:instrText>
            </w:r>
            <w:r>
              <w:fldChar w:fldCharType="separate"/>
            </w:r>
            <w:r w:rsidR="00BA292C" w:rsidRPr="00BA292C">
              <w:rPr>
                <w:noProof/>
                <w:vertAlign w:val="superscript"/>
              </w:rPr>
              <w:t>7,8</w:t>
            </w:r>
            <w:r>
              <w:fldChar w:fldCharType="end"/>
            </w:r>
            <w:r>
              <w:t xml:space="preserve"> </w:t>
            </w:r>
            <w:proofErr w:type="spellStart"/>
            <w:r w:rsidR="001C44F1">
              <w:t>Ried</w:t>
            </w:r>
            <w:proofErr w:type="spellEnd"/>
            <w:r w:rsidR="001C44F1">
              <w:t xml:space="preserve"> </w:t>
            </w:r>
            <w:r w:rsidRPr="00032BDD">
              <w:rPr>
                <w:i/>
              </w:rPr>
              <w:t>et al.</w:t>
            </w:r>
            <w:r>
              <w:t xml:space="preserve"> </w:t>
            </w:r>
            <w:r w:rsidR="001C44F1">
              <w:t>1999</w:t>
            </w:r>
            <w:r>
              <w:t>;</w:t>
            </w:r>
            <w:r w:rsidR="001C44F1">
              <w:t xml:space="preserve"> </w:t>
            </w:r>
            <w:proofErr w:type="spellStart"/>
            <w:r w:rsidR="001C44F1">
              <w:t>Blegen</w:t>
            </w:r>
            <w:proofErr w:type="spellEnd"/>
            <w:r w:rsidR="001C44F1">
              <w:t xml:space="preserve"> </w:t>
            </w:r>
            <w:r w:rsidR="001C44F1" w:rsidRPr="00032BDD">
              <w:rPr>
                <w:i/>
              </w:rPr>
              <w:t>et al</w:t>
            </w:r>
            <w:r>
              <w:t>.,</w:t>
            </w:r>
            <w:r w:rsidR="001C44F1">
              <w:t xml:space="preserve"> 2003</w:t>
            </w:r>
          </w:p>
        </w:tc>
        <w:tc>
          <w:tcPr>
            <w:tcW w:w="4855" w:type="dxa"/>
          </w:tcPr>
          <w:p w14:paraId="78A580BB" w14:textId="56F71762" w:rsidR="00932E9B" w:rsidRPr="00083E99" w:rsidRDefault="00083E99" w:rsidP="00A67DB8">
            <w:pPr>
              <w:rPr>
                <w:rFonts w:eastAsiaTheme="minorEastAsia"/>
              </w:rPr>
            </w:pP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n</m:t>
                              </m:r>
                            </m:sub>
                          </m:sSub>
                        </m:e>
                      </m:nary>
                    </m:num>
                    <m:den>
                      <m:r>
                        <w:rPr>
                          <w:rFonts w:ascii="Cambria Math" w:hAnsi="Cambria Math"/>
                        </w:rPr>
                        <m:t>n</m:t>
                      </m:r>
                    </m:den>
                  </m:f>
                </m:e>
              </m:d>
            </m:oMath>
            <w:r>
              <w:rPr>
                <w:rFonts w:eastAsiaTheme="minorEastAsia"/>
              </w:rPr>
              <w:t xml:space="preserve"> </w:t>
            </w:r>
          </w:p>
          <w:p w14:paraId="06B979C9" w14:textId="6798D2E9" w:rsidR="00083E99" w:rsidRPr="00083E99" w:rsidRDefault="002A5CBC" w:rsidP="00A67DB8">
            <w:pPr>
              <w:rPr>
                <w:rFonts w:eastAsiaTheme="minorEastAsia"/>
              </w:rPr>
            </w:pPr>
            <m:oMath>
              <m:sSub>
                <m:sSubPr>
                  <m:ctrlPr>
                    <w:rPr>
                      <w:rFonts w:ascii="Cambria Math" w:hAnsi="Cambria Math"/>
                      <w:i/>
                    </w:rPr>
                  </m:ctrlPr>
                </m:sSubPr>
                <m:e>
                  <m:r>
                    <w:rPr>
                      <w:rFonts w:ascii="Cambria Math" w:hAnsi="Cambria Math"/>
                    </w:rPr>
                    <m:t>q</m:t>
                  </m:r>
                </m:e>
                <m:sub>
                  <m:r>
                    <w:rPr>
                      <w:rFonts w:ascii="Cambria Math" w:hAnsi="Cambria Math"/>
                    </w:rPr>
                    <m:t>n</m:t>
                  </m:r>
                </m:sub>
              </m:sSub>
            </m:oMath>
            <w:r w:rsidR="00083E99">
              <w:rPr>
                <w:rFonts w:eastAsiaTheme="minorEastAsia"/>
              </w:rPr>
              <w:t xml:space="preserve"> is the number of chromosomal aberrations observed in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sidR="00083E99">
              <w:rPr>
                <w:rFonts w:eastAsiaTheme="minorEastAsia"/>
              </w:rPr>
              <w:t xml:space="preserve"> </w:t>
            </w:r>
            <w:proofErr w:type="gramStart"/>
            <w:r w:rsidR="00083E99">
              <w:rPr>
                <w:rFonts w:eastAsiaTheme="minorEastAsia"/>
              </w:rPr>
              <w:t>cell.</w:t>
            </w:r>
            <w:proofErr w:type="gramEnd"/>
          </w:p>
        </w:tc>
        <w:tc>
          <w:tcPr>
            <w:tcW w:w="1305" w:type="dxa"/>
          </w:tcPr>
          <w:p w14:paraId="6CE02110" w14:textId="77777777" w:rsidR="00932E9B" w:rsidRPr="00000A1B" w:rsidRDefault="00032BDD" w:rsidP="00A67DB8">
            <w:pPr>
              <w:rPr>
                <w:rFonts w:eastAsiaTheme="minorEastAsia"/>
              </w:rPr>
            </w:pPr>
            <m:oMathPara>
              <m:oMath>
                <m:r>
                  <w:rPr>
                    <w:rFonts w:ascii="Cambria Math" w:eastAsiaTheme="minorEastAsia" w:hAnsi="Cambria Math"/>
                  </w:rPr>
                  <m:t>A∈</m:t>
                </m:r>
                <m:r>
                  <w:rPr>
                    <w:rFonts w:ascii="Cambria Math" w:hAnsi="Cambria Math"/>
                  </w:rPr>
                  <m:t>[0, ∞)</m:t>
                </m:r>
              </m:oMath>
            </m:oMathPara>
          </w:p>
          <w:p w14:paraId="1481B91D" w14:textId="6302688D" w:rsidR="00000A1B" w:rsidRDefault="00000A1B" w:rsidP="00A67DB8"/>
        </w:tc>
      </w:tr>
      <w:tr w:rsidR="00B74C2B" w14:paraId="669463C9" w14:textId="77777777" w:rsidTr="00A67DB8">
        <w:trPr>
          <w:cantSplit/>
          <w:trHeight w:val="1134"/>
        </w:trPr>
        <w:tc>
          <w:tcPr>
            <w:tcW w:w="1576" w:type="dxa"/>
          </w:tcPr>
          <w:p w14:paraId="6E381FCE" w14:textId="273F7D48" w:rsidR="00B74C2B" w:rsidRDefault="00B74C2B" w:rsidP="00A67DB8">
            <w:r>
              <w:lastRenderedPageBreak/>
              <w:t>Normalized ANCA (</w:t>
            </w:r>
            <m:oMath>
              <m:r>
                <w:rPr>
                  <w:rFonts w:ascii="Cambria Math" w:hAnsi="Cambria Math"/>
                </w:rPr>
                <m:t>AN</m:t>
              </m:r>
            </m:oMath>
            <w:r>
              <w:t>)</w:t>
            </w:r>
          </w:p>
        </w:tc>
        <w:tc>
          <w:tcPr>
            <w:tcW w:w="1765" w:type="dxa"/>
          </w:tcPr>
          <w:p w14:paraId="7A2925DB" w14:textId="5D40D8D2" w:rsidR="00B74C2B" w:rsidRDefault="00D36599" w:rsidP="00A67DB8">
            <w:r>
              <w:t>None</w:t>
            </w:r>
          </w:p>
        </w:tc>
        <w:tc>
          <w:tcPr>
            <w:tcW w:w="4855" w:type="dxa"/>
          </w:tcPr>
          <w:p w14:paraId="0E10F901" w14:textId="4945F861" w:rsidR="00B74C2B" w:rsidRPr="00083E99" w:rsidRDefault="00B74C2B" w:rsidP="00A67DB8">
            <w:pPr>
              <w:rPr>
                <w:rFonts w:eastAsiaTheme="minorEastAsia"/>
              </w:rPr>
            </w:pPr>
            <m:oMath>
              <m:r>
                <w:rPr>
                  <w:rFonts w:ascii="Cambria Math" w:hAnsi="Cambria Math"/>
                </w:rPr>
                <m:t xml:space="preserve">AN= </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n</m:t>
                              </m:r>
                            </m:sub>
                          </m:sSub>
                        </m:e>
                      </m:nary>
                    </m:num>
                    <m:den>
                      <m:r>
                        <w:rPr>
                          <w:rFonts w:ascii="Cambria Math" w:hAnsi="Cambria Math"/>
                        </w:rPr>
                        <m:t>T*n</m:t>
                      </m:r>
                    </m:den>
                  </m:f>
                </m:e>
              </m:d>
            </m:oMath>
            <w:r>
              <w:rPr>
                <w:rFonts w:eastAsiaTheme="minorEastAsia"/>
              </w:rPr>
              <w:t xml:space="preserve"> </w:t>
            </w:r>
          </w:p>
          <w:p w14:paraId="179E44DD" w14:textId="3C2D4E77" w:rsidR="00B74C2B" w:rsidRDefault="002A5CBC" w:rsidP="00A67DB8">
            <w:pPr>
              <w:rPr>
                <w:rFonts w:eastAsia="Calibri" w:cs="Times New Roman"/>
              </w:rPr>
            </w:pPr>
            <m:oMath>
              <m:sSub>
                <m:sSubPr>
                  <m:ctrlPr>
                    <w:rPr>
                      <w:rFonts w:ascii="Cambria Math" w:hAnsi="Cambria Math"/>
                      <w:i/>
                    </w:rPr>
                  </m:ctrlPr>
                </m:sSubPr>
                <m:e>
                  <m:r>
                    <w:rPr>
                      <w:rFonts w:ascii="Cambria Math" w:hAnsi="Cambria Math"/>
                    </w:rPr>
                    <m:t>q</m:t>
                  </m:r>
                </m:e>
                <m:sub>
                  <m:r>
                    <w:rPr>
                      <w:rFonts w:ascii="Cambria Math" w:hAnsi="Cambria Math"/>
                    </w:rPr>
                    <m:t>n</m:t>
                  </m:r>
                </m:sub>
              </m:sSub>
            </m:oMath>
            <w:r w:rsidR="00B74C2B">
              <w:rPr>
                <w:rFonts w:eastAsiaTheme="minorEastAsia"/>
              </w:rPr>
              <w:t xml:space="preserve"> is the number of chromosomal aberrations observed in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sidR="00B74C2B">
              <w:rPr>
                <w:rFonts w:eastAsiaTheme="minorEastAsia"/>
              </w:rPr>
              <w:t xml:space="preserve"> </w:t>
            </w:r>
            <w:proofErr w:type="gramStart"/>
            <w:r w:rsidR="00B74C2B">
              <w:rPr>
                <w:rFonts w:eastAsiaTheme="minorEastAsia"/>
              </w:rPr>
              <w:t>cell.</w:t>
            </w:r>
            <w:proofErr w:type="gramEnd"/>
          </w:p>
        </w:tc>
        <w:tc>
          <w:tcPr>
            <w:tcW w:w="1305" w:type="dxa"/>
          </w:tcPr>
          <w:p w14:paraId="3128006D" w14:textId="77777777" w:rsidR="00B74C2B" w:rsidRPr="00000A1B" w:rsidRDefault="00B74C2B" w:rsidP="00A67DB8">
            <w:pPr>
              <w:rPr>
                <w:rFonts w:eastAsiaTheme="minorEastAsia"/>
              </w:rPr>
            </w:pPr>
            <m:oMathPara>
              <m:oMath>
                <m:r>
                  <w:rPr>
                    <w:rFonts w:ascii="Cambria Math" w:eastAsiaTheme="minorEastAsia" w:hAnsi="Cambria Math"/>
                  </w:rPr>
                  <m:t>A∈</m:t>
                </m:r>
                <m:r>
                  <w:rPr>
                    <w:rFonts w:ascii="Cambria Math" w:hAnsi="Cambria Math"/>
                  </w:rPr>
                  <m:t>[0, ∞)</m:t>
                </m:r>
              </m:oMath>
            </m:oMathPara>
          </w:p>
          <w:p w14:paraId="2DC480F8" w14:textId="53A7AF71" w:rsidR="00B74C2B" w:rsidRDefault="00B74C2B" w:rsidP="00A67DB8">
            <w:pPr>
              <w:rPr>
                <w:rFonts w:eastAsia="Times New Roman" w:cs="Times New Roman"/>
              </w:rPr>
            </w:pPr>
          </w:p>
        </w:tc>
      </w:tr>
      <w:tr w:rsidR="00BB205A" w14:paraId="280195FE" w14:textId="77777777" w:rsidTr="00A67DB8">
        <w:trPr>
          <w:cantSplit/>
          <w:trHeight w:val="1134"/>
        </w:trPr>
        <w:tc>
          <w:tcPr>
            <w:tcW w:w="1576" w:type="dxa"/>
          </w:tcPr>
          <w:p w14:paraId="5DF48794" w14:textId="358EB948" w:rsidR="00932E9B" w:rsidRDefault="00AA40AD" w:rsidP="00A67DB8">
            <w:r>
              <w:t>Aneuploidy score</w:t>
            </w:r>
            <w:r w:rsidR="00F55A7E">
              <w:t xml:space="preserve"> (</w:t>
            </w:r>
            <m:oMath>
              <m:r>
                <w:rPr>
                  <w:rFonts w:ascii="Cambria Math" w:hAnsi="Cambria Math"/>
                </w:rPr>
                <m:t>D</m:t>
              </m:r>
            </m:oMath>
            <w:r w:rsidR="00F55A7E">
              <w:t>)</w:t>
            </w:r>
          </w:p>
        </w:tc>
        <w:tc>
          <w:tcPr>
            <w:tcW w:w="1765" w:type="dxa"/>
          </w:tcPr>
          <w:p w14:paraId="09023227" w14:textId="42B40956" w:rsidR="00932E9B" w:rsidRDefault="00F55A7E" w:rsidP="00A67DB8">
            <w:r>
              <w:fldChar w:fldCharType="begin" w:fldLock="1"/>
            </w:r>
            <w:r w:rsidR="00BA292C">
              <w:instrText>ADDIN CSL_CITATION { "citationItems" : [ { "id" : "ITEM-1", "itemData" : { "DOI" : "10.1186/s13059-016-0971-7", "ISBN" : "1474-760X; 1474-7596", "ISSN" : "1474-760X", "PMID" : "27246460", "abstract" : "BACKGROUND: Chromosome instability leads to aneuploidy, a state in which cells have abnormal numbers of chromosomes, and is found in two out of three cancers. In a chromosomal instable p53 deficient mouse model with accelerated lymphomagenesis, we previously observed whole chromosome copy number changes affecting all lymphoma cells. This suggests that chromosome instability is somehow suppressed in the aneuploid lymphomas or that selection for frequently lost/gained chromosomes out-competes the CIN-imposed mis-segregation.\\n\\nRESULTS: To distinguish between these explanations and to examine karyotype dynamics in chromosome instable lymphoma, we use a newly developed single-cell whole genome sequencing (scWGS) platform that provides a complete and unbiased overview of copy number variations (CNV) in individual cells. To analyse these scWGS data, we develop AneuFinder, which allows annotation of copy number changes in a fully automated fashion and quantification of CNV heterogeneity between cells. Single-cell sequencing and AneuFinder analysis reveals high levels of copy number heterogeneity in chromosome instability-driven murine T-cell lymphoma samples, indicating ongoing chromosome instability. Application of this technology to human B cell leukaemias reveals different levels of karyotype heterogeneity in these cancers.\\n\\nCONCLUSION: Our data show that even though aneuploid tumours select for particular and recurring chromosome combinations, single-cell analysis using AneuFinder reveals copy number heterogeneity. This suggests ongoing chromosome instability that other platforms fail to detect. As chromosome instability might drive tumour evolution, karyotype analysis using single-cell sequencing technology could become an essential tool for cancer treatment stratification.", "author" : [ { "dropping-particle" : "", "family" : "Bakker", "given" : "Bjorn", "non-dropping-particle" : "", "parse-names" : false, "suffix" : "" }, { "dropping-particle" : "", "family" : "Taudt", "given" : "Aaron", "non-dropping-particle" : "", "parse-names" : false, "suffix" : "" }, { "dropping-particle" : "", "family" : "Belderbos", "given" : "Mirjam E.", "non-dropping-particle" : "", "parse-names" : false, "suffix" : "" }, { "dropping-particle" : "", "family" : "Porubsky", "given" : "David", "non-dropping-particle" : "", "parse-names" : false, "suffix" : "" }, { "dropping-particle" : "", "family" : "Spierings", "given" : "Diana C. J.", "non-dropping-particle" : "", "parse-names" : false, "suffix" : "" }, { "dropping-particle" : "V.", "family" : "Jong", "given" : "Tristan", "non-dropping-particle" : "de", "parse-names" : false, "suffix" : "" }, { "dropping-particle" : "", "family" : "Halsema", "given" : "Nancy", "non-dropping-particle" : "", "parse-names" : false, "suffix" : "" }, { "dropping-particle" : "", "family" : "Kazemier", "given" : "Hinke G.", "non-dropping-particle" : "", "parse-names" : false, "suffix" : "" }, { "dropping-particle" : "", "family" : "Hoekstra-Wakker", "given" : "Karina", "non-dropping-particle" : "", "parse-names" : false, "suffix" : "" }, { "dropping-particle" : "", "family" : "Bradley", "given" : "Allan", "non-dropping-particle" : "", "parse-names" : false, "suffix" : "" }, { "dropping-particle" : "", "family" : "Bont", "given" : "Eveline S. J. M.", "non-dropping-particle" : "de", "parse-names" : false, "suffix" : "" }, { "dropping-particle" : "", "family" : "Berg", "given" : "Anke", "non-dropping-particle" : "van den", "parse-names" : false, "suffix" : "" }, { "dropping-particle" : "", "family" : "Guryev", "given" : "Victor", "non-dropping-particle" : "", "parse-names" : false, "suffix" : "" }, { "dropping-particle" : "", "family" : "Lansdorp", "given" : "Peter M.", "non-dropping-particle" : "", "parse-names" : false, "suffix" : "" }, { "dropping-particle" : "", "family" : "Colom\u00e9-Tatch\u00e9", "given" : "Maria", "non-dropping-particle" : "", "parse-names" : false, "suffix" : "" }, { "dropping-particle" : "", "family" : "Foijer", "given" : "Floris", "non-dropping-particle" : "", "parse-names" : false, "suffix" : "" } ], "container-title" : "Genome Biology", "id" : "ITEM-1", "issue" : "1", "issued" : { "date-parts" : [ [ "2016" ] ] }, "page" : "115", "publisher" : "Genome Biology", "title" : "Single-cell sequencing reveals karyotype heterogeneity in murine and human malignancies", "type" : "article-journal", "volume" : "17" }, "uris" : [ "http://www.mendeley.com/documents/?uuid=833ca41a-87cc-4926-97a4-e45c51818f08" ] } ], "mendeley" : { "formattedCitation" : "&lt;sup&gt;11&lt;/sup&gt;", "plainTextFormattedCitation" : "11", "previouslyFormattedCitation" : "&lt;sup&gt;11&lt;/sup&gt;" }, "properties" : {  }, "schema" : "https://github.com/citation-style-language/schema/raw/master/csl-citation.json" }</w:instrText>
            </w:r>
            <w:r>
              <w:fldChar w:fldCharType="separate"/>
            </w:r>
            <w:r w:rsidR="00BA292C" w:rsidRPr="00BA292C">
              <w:rPr>
                <w:noProof/>
                <w:vertAlign w:val="superscript"/>
              </w:rPr>
              <w:t>11</w:t>
            </w:r>
            <w:r>
              <w:fldChar w:fldCharType="end"/>
            </w:r>
            <w:r>
              <w:t xml:space="preserve"> </w:t>
            </w:r>
            <w:r w:rsidR="00AA40AD">
              <w:t>Bakker et al, 2016</w:t>
            </w:r>
          </w:p>
        </w:tc>
        <w:tc>
          <w:tcPr>
            <w:tcW w:w="4855" w:type="dxa"/>
          </w:tcPr>
          <w:p w14:paraId="17A98920" w14:textId="77777777" w:rsidR="00932E9B" w:rsidRDefault="00F55A7E" w:rsidP="00A67DB8">
            <m:oMath>
              <m:r>
                <w:rPr>
                  <w:rFonts w:ascii="Cambria Math" w:hAnsi="Cambria Math"/>
                </w:rPr>
                <m:t xml:space="preserve">D= </m:t>
              </m:r>
              <m:f>
                <m:fPr>
                  <m:ctrlPr>
                    <w:rPr>
                      <w:rFonts w:ascii="Cambria Math" w:hAnsi="Cambria Math"/>
                      <w:i/>
                    </w:rPr>
                  </m:ctrlPr>
                </m:fPr>
                <m:num>
                  <m:r>
                    <w:rPr>
                      <w:rFonts w:ascii="Cambria Math" w:hAnsi="Cambria Math"/>
                    </w:rPr>
                    <m:t>1</m:t>
                  </m:r>
                </m:num>
                <m:den>
                  <m:r>
                    <w:rPr>
                      <w:rFonts w:ascii="Cambria Math" w:hAnsi="Cambria Math"/>
                    </w:rPr>
                    <m:t>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e>
                  </m:nary>
                </m:e>
              </m:nary>
            </m:oMath>
            <w:r>
              <w:t xml:space="preserve"> </w:t>
            </w:r>
          </w:p>
          <w:p w14:paraId="344ABF89" w14:textId="5CB94C48" w:rsidR="00F55A7E" w:rsidRDefault="002A5CBC" w:rsidP="00A67DB8">
            <m:oMath>
              <m:sSub>
                <m:sSubPr>
                  <m:ctrlPr>
                    <w:rPr>
                      <w:rFonts w:ascii="Cambria Math" w:hAnsi="Cambria Math"/>
                      <w:i/>
                    </w:rPr>
                  </m:ctrlPr>
                </m:sSubPr>
                <m:e>
                  <m:r>
                    <w:rPr>
                      <w:rFonts w:ascii="Cambria Math" w:hAnsi="Cambria Math"/>
                    </w:rPr>
                    <m:t>c</m:t>
                  </m:r>
                </m:e>
                <m:sub>
                  <m:r>
                    <w:rPr>
                      <w:rFonts w:ascii="Cambria Math" w:hAnsi="Cambria Math"/>
                    </w:rPr>
                    <m:t>n,t</m:t>
                  </m:r>
                </m:sub>
              </m:sSub>
            </m:oMath>
            <w:r w:rsidR="00000A1B">
              <w:rPr>
                <w:rFonts w:eastAsiaTheme="minorEastAsia"/>
              </w:rPr>
              <w:t xml:space="preserve"> is the copy number of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sidR="00000A1B">
              <w:rPr>
                <w:rFonts w:eastAsiaTheme="minorEastAsia"/>
              </w:rPr>
              <w:t xml:space="preserve"> cell at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sidR="00000A1B">
              <w:rPr>
                <w:rFonts w:eastAsiaTheme="minorEastAsia"/>
              </w:rPr>
              <w:t xml:space="preserve"> </w:t>
            </w:r>
            <w:proofErr w:type="gramStart"/>
            <w:r w:rsidR="00000A1B">
              <w:rPr>
                <w:rFonts w:eastAsiaTheme="minorEastAsia"/>
              </w:rPr>
              <w:t>chromosome.</w:t>
            </w:r>
            <w:proofErr w:type="gramEnd"/>
            <w:r w:rsidR="00AD49D2">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AD49D2">
              <w:rPr>
                <w:rFonts w:eastAsiaTheme="minorEastAsia"/>
              </w:rPr>
              <w:t xml:space="preserve"> is the euploid copy number at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sidR="00AD49D2">
              <w:rPr>
                <w:rFonts w:eastAsiaTheme="minorEastAsia"/>
              </w:rPr>
              <w:t xml:space="preserve"> chromosome.</w:t>
            </w:r>
          </w:p>
        </w:tc>
        <w:tc>
          <w:tcPr>
            <w:tcW w:w="1305" w:type="dxa"/>
          </w:tcPr>
          <w:p w14:paraId="601E558F" w14:textId="56DCC67B" w:rsidR="00447F97" w:rsidRPr="00000A1B" w:rsidRDefault="00447F97" w:rsidP="00A67DB8">
            <w:pPr>
              <w:rPr>
                <w:rFonts w:eastAsiaTheme="minorEastAsia"/>
              </w:rPr>
            </w:pPr>
            <m:oMathPara>
              <m:oMath>
                <m:r>
                  <w:rPr>
                    <w:rFonts w:ascii="Cambria Math" w:eastAsiaTheme="minorEastAsia" w:hAnsi="Cambria Math"/>
                  </w:rPr>
                  <m:t>D∈</m:t>
                </m:r>
                <m:r>
                  <w:rPr>
                    <w:rFonts w:ascii="Cambria Math" w:hAnsi="Cambria Math"/>
                  </w:rPr>
                  <m:t>[0, ∞)</m:t>
                </m:r>
              </m:oMath>
            </m:oMathPara>
          </w:p>
          <w:p w14:paraId="32A2BB8B" w14:textId="77777777" w:rsidR="00932E9B" w:rsidRDefault="00932E9B" w:rsidP="00A67DB8"/>
        </w:tc>
      </w:tr>
      <w:tr w:rsidR="00BB205A" w14:paraId="25B428CB" w14:textId="77777777" w:rsidTr="00A67DB8">
        <w:trPr>
          <w:cantSplit/>
          <w:trHeight w:val="1134"/>
        </w:trPr>
        <w:tc>
          <w:tcPr>
            <w:tcW w:w="1576" w:type="dxa"/>
          </w:tcPr>
          <w:p w14:paraId="5FE40A96" w14:textId="47FE42CA" w:rsidR="00932E9B" w:rsidRDefault="00AA40AD" w:rsidP="00A67DB8">
            <w:r>
              <w:t>Heterogeneity score</w:t>
            </w:r>
            <w:r w:rsidR="00BB205A">
              <w:t xml:space="preserve"> (</w:t>
            </w:r>
            <m:oMath>
              <m:r>
                <w:rPr>
                  <w:rFonts w:ascii="Cambria Math" w:hAnsi="Cambria Math"/>
                </w:rPr>
                <m:t>H</m:t>
              </m:r>
            </m:oMath>
            <w:r w:rsidR="00BB205A">
              <w:t>)</w:t>
            </w:r>
          </w:p>
        </w:tc>
        <w:tc>
          <w:tcPr>
            <w:tcW w:w="1765" w:type="dxa"/>
          </w:tcPr>
          <w:p w14:paraId="4A770A1D" w14:textId="18483C77" w:rsidR="00932E9B" w:rsidRDefault="00F1751A" w:rsidP="00A67DB8">
            <w:r>
              <w:fldChar w:fldCharType="begin" w:fldLock="1"/>
            </w:r>
            <w:r w:rsidR="00BA292C">
              <w:instrText>ADDIN CSL_CITATION { "citationItems" : [ { "id" : "ITEM-1", "itemData" : { "DOI" : "10.1186/s13059-016-0971-7", "ISBN" : "1474-760X; 1474-7596", "ISSN" : "1474-760X", "PMID" : "27246460", "abstract" : "BACKGROUND: Chromosome instability leads to aneuploidy, a state in which cells have abnormal numbers of chromosomes, and is found in two out of three cancers. In a chromosomal instable p53 deficient mouse model with accelerated lymphomagenesis, we previously observed whole chromosome copy number changes affecting all lymphoma cells. This suggests that chromosome instability is somehow suppressed in the aneuploid lymphomas or that selection for frequently lost/gained chromosomes out-competes the CIN-imposed mis-segregation.\\n\\nRESULTS: To distinguish between these explanations and to examine karyotype dynamics in chromosome instable lymphoma, we use a newly developed single-cell whole genome sequencing (scWGS) platform that provides a complete and unbiased overview of copy number variations (CNV) in individual cells. To analyse these scWGS data, we develop AneuFinder, which allows annotation of copy number changes in a fully automated fashion and quantification of CNV heterogeneity between cells. Single-cell sequencing and AneuFinder analysis reveals high levels of copy number heterogeneity in chromosome instability-driven murine T-cell lymphoma samples, indicating ongoing chromosome instability. Application of this technology to human B cell leukaemias reveals different levels of karyotype heterogeneity in these cancers.\\n\\nCONCLUSION: Our data show that even though aneuploid tumours select for particular and recurring chromosome combinations, single-cell analysis using AneuFinder reveals copy number heterogeneity. This suggests ongoing chromosome instability that other platforms fail to detect. As chromosome instability might drive tumour evolution, karyotype analysis using single-cell sequencing technology could become an essential tool for cancer treatment stratification.", "author" : [ { "dropping-particle" : "", "family" : "Bakker", "given" : "Bjorn", "non-dropping-particle" : "", "parse-names" : false, "suffix" : "" }, { "dropping-particle" : "", "family" : "Taudt", "given" : "Aaron", "non-dropping-particle" : "", "parse-names" : false, "suffix" : "" }, { "dropping-particle" : "", "family" : "Belderbos", "given" : "Mirjam E.", "non-dropping-particle" : "", "parse-names" : false, "suffix" : "" }, { "dropping-particle" : "", "family" : "Porubsky", "given" : "David", "non-dropping-particle" : "", "parse-names" : false, "suffix" : "" }, { "dropping-particle" : "", "family" : "Spierings", "given" : "Diana C. J.", "non-dropping-particle" : "", "parse-names" : false, "suffix" : "" }, { "dropping-particle" : "V.", "family" : "Jong", "given" : "Tristan", "non-dropping-particle" : "de", "parse-names" : false, "suffix" : "" }, { "dropping-particle" : "", "family" : "Halsema", "given" : "Nancy", "non-dropping-particle" : "", "parse-names" : false, "suffix" : "" }, { "dropping-particle" : "", "family" : "Kazemier", "given" : "Hinke G.", "non-dropping-particle" : "", "parse-names" : false, "suffix" : "" }, { "dropping-particle" : "", "family" : "Hoekstra-Wakker", "given" : "Karina", "non-dropping-particle" : "", "parse-names" : false, "suffix" : "" }, { "dropping-particle" : "", "family" : "Bradley", "given" : "Allan", "non-dropping-particle" : "", "parse-names" : false, "suffix" : "" }, { "dropping-particle" : "", "family" : "Bont", "given" : "Eveline S. J. M.", "non-dropping-particle" : "de", "parse-names" : false, "suffix" : "" }, { "dropping-particle" : "", "family" : "Berg", "given" : "Anke", "non-dropping-particle" : "van den", "parse-names" : false, "suffix" : "" }, { "dropping-particle" : "", "family" : "Guryev", "given" : "Victor", "non-dropping-particle" : "", "parse-names" : false, "suffix" : "" }, { "dropping-particle" : "", "family" : "Lansdorp", "given" : "Peter M.", "non-dropping-particle" : "", "parse-names" : false, "suffix" : "" }, { "dropping-particle" : "", "family" : "Colom\u00e9-Tatch\u00e9", "given" : "Maria", "non-dropping-particle" : "", "parse-names" : false, "suffix" : "" }, { "dropping-particle" : "", "family" : "Foijer", "given" : "Floris", "non-dropping-particle" : "", "parse-names" : false, "suffix" : "" } ], "container-title" : "Genome Biology", "id" : "ITEM-1", "issue" : "1", "issued" : { "date-parts" : [ [ "2016" ] ] }, "page" : "115", "publisher" : "Genome Biology", "title" : "Single-cell sequencing reveals karyotype heterogeneity in murine and human malignancies", "type" : "article-journal", "volume" : "17" }, "uris" : [ "http://www.mendeley.com/documents/?uuid=833ca41a-87cc-4926-97a4-e45c51818f08" ] } ], "mendeley" : { "formattedCitation" : "&lt;sup&gt;11&lt;/sup&gt;", "plainTextFormattedCitation" : "11", "previouslyFormattedCitation" : "&lt;sup&gt;11&lt;/sup&gt;" }, "properties" : {  }, "schema" : "https://github.com/citation-style-language/schema/raw/master/csl-citation.json" }</w:instrText>
            </w:r>
            <w:r>
              <w:fldChar w:fldCharType="separate"/>
            </w:r>
            <w:r w:rsidR="00BA292C" w:rsidRPr="00BA292C">
              <w:rPr>
                <w:noProof/>
                <w:vertAlign w:val="superscript"/>
              </w:rPr>
              <w:t>11</w:t>
            </w:r>
            <w:r>
              <w:fldChar w:fldCharType="end"/>
            </w:r>
            <w:r>
              <w:t xml:space="preserve"> </w:t>
            </w:r>
            <w:r w:rsidR="00AA40AD">
              <w:t>Bakker et al, 2016</w:t>
            </w:r>
            <w:bookmarkStart w:id="0" w:name="_GoBack"/>
            <w:bookmarkEnd w:id="0"/>
          </w:p>
        </w:tc>
        <w:tc>
          <w:tcPr>
            <w:tcW w:w="4855" w:type="dxa"/>
          </w:tcPr>
          <w:p w14:paraId="46E93EFD" w14:textId="551649B9" w:rsidR="00932E9B" w:rsidRDefault="00BB205A" w:rsidP="00A67DB8">
            <m:oMath>
              <m:r>
                <w:rPr>
                  <w:rFonts w:ascii="Cambria Math" w:hAnsi="Cambria Math"/>
                </w:rPr>
                <m:t xml:space="preserve">H= </m:t>
              </m:r>
              <m:f>
                <m:fPr>
                  <m:ctrlPr>
                    <w:rPr>
                      <w:rFonts w:ascii="Cambria Math" w:hAnsi="Cambria Math"/>
                      <w:i/>
                    </w:rPr>
                  </m:ctrlPr>
                </m:fPr>
                <m:num>
                  <m:r>
                    <w:rPr>
                      <w:rFonts w:ascii="Cambria Math" w:hAnsi="Cambria Math"/>
                    </w:rPr>
                    <m:t>1</m:t>
                  </m:r>
                </m:num>
                <m:den>
                  <m:r>
                    <w:rPr>
                      <w:rFonts w:ascii="Cambria Math" w:hAnsi="Cambria Math"/>
                    </w:rPr>
                    <m:t>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f=0</m:t>
                      </m:r>
                    </m:sub>
                    <m:sup>
                      <m:r>
                        <w:rPr>
                          <w:rFonts w:ascii="Cambria Math" w:hAnsi="Cambria Math"/>
                        </w:rPr>
                        <m:t>S-1</m:t>
                      </m:r>
                    </m:sup>
                    <m:e>
                      <m:sSub>
                        <m:sSubPr>
                          <m:ctrlPr>
                            <w:rPr>
                              <w:rFonts w:ascii="Cambria Math" w:hAnsi="Cambria Math"/>
                              <w:i/>
                            </w:rPr>
                          </m:ctrlPr>
                        </m:sSubPr>
                        <m:e>
                          <m:r>
                            <w:rPr>
                              <w:rFonts w:ascii="Cambria Math" w:hAnsi="Cambria Math"/>
                            </w:rPr>
                            <m:t>f∙m</m:t>
                          </m:r>
                        </m:e>
                        <m:sub>
                          <m:r>
                            <w:rPr>
                              <w:rFonts w:ascii="Cambria Math" w:hAnsi="Cambria Math"/>
                            </w:rPr>
                            <m:t>f,t</m:t>
                          </m:r>
                        </m:sub>
                      </m:sSub>
                    </m:e>
                  </m:nary>
                </m:e>
              </m:nary>
            </m:oMath>
            <w:r>
              <w:t xml:space="preserve"> </w:t>
            </w:r>
          </w:p>
          <w:p w14:paraId="53CBCA68" w14:textId="4429D8B9" w:rsidR="00D531FE" w:rsidRDefault="00D531FE" w:rsidP="00A67DB8">
            <m:oMath>
              <m:r>
                <w:rPr>
                  <w:rFonts w:ascii="Cambria Math" w:eastAsiaTheme="minorEastAsia" w:hAnsi="Cambria Math"/>
                </w:rPr>
                <m:t>S</m:t>
              </m:r>
            </m:oMath>
            <w:r>
              <w:rPr>
                <w:rFonts w:eastAsiaTheme="minorEastAsia"/>
              </w:rPr>
              <w:t xml:space="preserve"> is the </w:t>
            </w:r>
            <w:r w:rsidR="00FF1583">
              <w:rPr>
                <w:rFonts w:eastAsiaTheme="minorEastAsia"/>
              </w:rPr>
              <w:t xml:space="preserve">total number of </w:t>
            </w:r>
            <w:r>
              <w:rPr>
                <w:rFonts w:eastAsiaTheme="minorEastAsia"/>
              </w:rPr>
              <w:t xml:space="preserve">copy number </w:t>
            </w:r>
            <w:proofErr w:type="gramStart"/>
            <w:r>
              <w:rPr>
                <w:rFonts w:eastAsiaTheme="minorEastAsia"/>
              </w:rPr>
              <w:t>states.</w:t>
            </w:r>
            <w:proofErr w:type="gramEnd"/>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f,t</m:t>
                  </m:r>
                </m:sub>
              </m:sSub>
            </m:oMath>
            <w:r>
              <w:rPr>
                <w:rFonts w:eastAsiaTheme="minorEastAsia"/>
              </w:rPr>
              <w:t xml:space="preserve"> is the number of cells with copy number state </w:t>
            </w:r>
            <m:oMath>
              <m:r>
                <w:rPr>
                  <w:rFonts w:ascii="Cambria Math" w:eastAsiaTheme="minorEastAsia" w:hAnsi="Cambria Math"/>
                </w:rPr>
                <m:t>s</m:t>
              </m:r>
            </m:oMath>
            <w:r>
              <w:rPr>
                <w:rFonts w:eastAsiaTheme="minorEastAsia"/>
              </w:rPr>
              <w:t xml:space="preserve"> at bin </w:t>
            </w:r>
            <w:proofErr w:type="gramStart"/>
            <m:oMath>
              <m:r>
                <w:rPr>
                  <w:rFonts w:ascii="Cambria Math" w:eastAsiaTheme="minorEastAsia" w:hAnsi="Cambria Math"/>
                </w:rPr>
                <m:t>t</m:t>
              </m:r>
            </m:oMath>
            <w:r w:rsidR="00E25281">
              <w:rPr>
                <w:rFonts w:eastAsiaTheme="minorEastAsia"/>
              </w:rPr>
              <w:t>.</w:t>
            </w:r>
            <w:proofErr w:type="gramEnd"/>
            <w:r w:rsidR="00E25281">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f=0,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1,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S,t</m:t>
                  </m:r>
                </m:sub>
              </m:sSub>
            </m:oMath>
          </w:p>
        </w:tc>
        <w:tc>
          <w:tcPr>
            <w:tcW w:w="1305" w:type="dxa"/>
          </w:tcPr>
          <w:p w14:paraId="09065E13" w14:textId="4EF73443" w:rsidR="00447F97" w:rsidRPr="00000A1B" w:rsidRDefault="00447F97" w:rsidP="00A67DB8">
            <w:pPr>
              <w:rPr>
                <w:rFonts w:eastAsiaTheme="minorEastAsia"/>
              </w:rPr>
            </w:pPr>
            <m:oMathPara>
              <m:oMath>
                <m:r>
                  <w:rPr>
                    <w:rFonts w:ascii="Cambria Math" w:eastAsiaTheme="minorEastAsia" w:hAnsi="Cambria Math"/>
                  </w:rPr>
                  <m:t>H∈</m:t>
                </m:r>
                <m:r>
                  <w:rPr>
                    <w:rFonts w:ascii="Cambria Math" w:hAnsi="Cambria Math"/>
                  </w:rPr>
                  <m:t>[0, ∞)</m:t>
                </m:r>
              </m:oMath>
            </m:oMathPara>
          </w:p>
          <w:p w14:paraId="4C20E9BF" w14:textId="77777777" w:rsidR="00932E9B" w:rsidRDefault="00932E9B" w:rsidP="00A67DB8">
            <w:pPr>
              <w:keepNext/>
            </w:pPr>
          </w:p>
        </w:tc>
      </w:tr>
    </w:tbl>
    <w:p w14:paraId="35D86CFC" w14:textId="2907E487" w:rsidR="00B80F97" w:rsidRDefault="005F1874" w:rsidP="005F1874">
      <w:pPr>
        <w:pStyle w:val="Caption"/>
      </w:pPr>
      <w:bookmarkStart w:id="1" w:name="_Ref513639080"/>
      <w:r>
        <w:t xml:space="preserve">Table </w:t>
      </w:r>
      <w:r w:rsidR="002A5CBC">
        <w:fldChar w:fldCharType="begin"/>
      </w:r>
      <w:r w:rsidR="002A5CBC">
        <w:instrText xml:space="preserve"> SEQ Table \* ARABIC </w:instrText>
      </w:r>
      <w:r w:rsidR="002A5CBC">
        <w:fldChar w:fldCharType="separate"/>
      </w:r>
      <w:r>
        <w:rPr>
          <w:noProof/>
        </w:rPr>
        <w:t>1</w:t>
      </w:r>
      <w:r w:rsidR="002A5CBC">
        <w:rPr>
          <w:noProof/>
        </w:rPr>
        <w:fldChar w:fldCharType="end"/>
      </w:r>
      <w:bookmarkEnd w:id="1"/>
      <w:r>
        <w:t xml:space="preserve">. Scores and indices used to quantify aneuploidy. </w:t>
      </w:r>
    </w:p>
    <w:p w14:paraId="20DC90AD" w14:textId="6695F923" w:rsidR="00AA36E1" w:rsidRDefault="005F1874" w:rsidP="00D1166C">
      <w:r>
        <w:t>We are the first to provide a user-friendly, permutation-based approach for calculating statistical significance between different groups.</w:t>
      </w:r>
    </w:p>
    <w:p w14:paraId="48A70A06" w14:textId="77777777" w:rsidR="00AA36E1" w:rsidRDefault="00AA36E1" w:rsidP="00D1166C"/>
    <w:p w14:paraId="4B386577" w14:textId="77777777" w:rsidR="00AA36E1" w:rsidRDefault="00D97B54" w:rsidP="00D1166C">
      <w:r>
        <w:t xml:space="preserve">We provide a standardized table, complete with </w:t>
      </w:r>
      <w:r w:rsidR="00AA36E1">
        <w:t>potential uses and the interpretation of each statistic.</w:t>
      </w:r>
    </w:p>
    <w:p w14:paraId="10D93AC6" w14:textId="77777777" w:rsidR="00AA36E1" w:rsidRDefault="00AA36E1" w:rsidP="00D1166C"/>
    <w:tbl>
      <w:tblPr>
        <w:tblStyle w:val="TableGrid"/>
        <w:tblW w:w="9501" w:type="dxa"/>
        <w:tblLook w:val="04A0" w:firstRow="1" w:lastRow="0" w:firstColumn="1" w:lastColumn="0" w:noHBand="0" w:noVBand="1"/>
      </w:tblPr>
      <w:tblGrid>
        <w:gridCol w:w="1576"/>
        <w:gridCol w:w="1765"/>
        <w:gridCol w:w="1514"/>
        <w:gridCol w:w="4646"/>
      </w:tblGrid>
      <w:tr w:rsidR="00AA36E1" w14:paraId="2A56DD06" w14:textId="77777777" w:rsidTr="00AA36E1">
        <w:tc>
          <w:tcPr>
            <w:tcW w:w="1576" w:type="dxa"/>
          </w:tcPr>
          <w:p w14:paraId="2B519257" w14:textId="18DF1975" w:rsidR="00AA36E1" w:rsidRDefault="00A67DB8" w:rsidP="006A29BF">
            <w:r>
              <w:t>Method</w:t>
            </w:r>
          </w:p>
        </w:tc>
        <w:tc>
          <w:tcPr>
            <w:tcW w:w="1765" w:type="dxa"/>
          </w:tcPr>
          <w:p w14:paraId="7367DB02" w14:textId="7DD76029" w:rsidR="00AA36E1" w:rsidRDefault="00AA36E1" w:rsidP="006A29BF">
            <w:r>
              <w:t>Chromosome-level summary</w:t>
            </w:r>
          </w:p>
        </w:tc>
        <w:tc>
          <w:tcPr>
            <w:tcW w:w="1514" w:type="dxa"/>
          </w:tcPr>
          <w:p w14:paraId="7249DFE6" w14:textId="74A387FC" w:rsidR="00AA36E1" w:rsidRDefault="00AA36E1" w:rsidP="006A29BF">
            <w:r>
              <w:t>Group-level summary</w:t>
            </w:r>
          </w:p>
        </w:tc>
        <w:tc>
          <w:tcPr>
            <w:tcW w:w="4646" w:type="dxa"/>
          </w:tcPr>
          <w:p w14:paraId="171F6448" w14:textId="3FE242A8" w:rsidR="00AA36E1" w:rsidRDefault="00AA36E1" w:rsidP="006A29BF">
            <w:r>
              <w:t xml:space="preserve">Interpretation </w:t>
            </w:r>
          </w:p>
          <w:p w14:paraId="0D43516F" w14:textId="77777777" w:rsidR="00AA36E1" w:rsidRPr="00AA36E1" w:rsidRDefault="00AA36E1" w:rsidP="00AA36E1"/>
        </w:tc>
      </w:tr>
      <w:tr w:rsidR="00A67DB8" w14:paraId="720F0A14" w14:textId="77777777" w:rsidTr="00AA36E1">
        <w:tc>
          <w:tcPr>
            <w:tcW w:w="1576" w:type="dxa"/>
          </w:tcPr>
          <w:p w14:paraId="6169F1DD" w14:textId="77777777" w:rsidR="00A67DB8" w:rsidRDefault="00A67DB8" w:rsidP="006A29BF">
            <w:r>
              <w:t>Instability index (</w:t>
            </w:r>
            <m:oMath>
              <m:r>
                <w:rPr>
                  <w:rFonts w:ascii="Cambria Math" w:hAnsi="Cambria Math"/>
                </w:rPr>
                <m:t>I</m:t>
              </m:r>
            </m:oMath>
            <w:r>
              <w:t>)</w:t>
            </w:r>
          </w:p>
        </w:tc>
        <w:tc>
          <w:tcPr>
            <w:tcW w:w="1765" w:type="dxa"/>
          </w:tcPr>
          <w:p w14:paraId="38709E73" w14:textId="0EE154E2" w:rsidR="00A67DB8" w:rsidRDefault="00A67DB8" w:rsidP="006A29BF">
            <w:r w:rsidRPr="00A47085">
              <w:t>Yes</w:t>
            </w:r>
          </w:p>
        </w:tc>
        <w:tc>
          <w:tcPr>
            <w:tcW w:w="1514" w:type="dxa"/>
          </w:tcPr>
          <w:p w14:paraId="6C82B9C2" w14:textId="06BE6194" w:rsidR="00A67DB8" w:rsidRPr="006C6981" w:rsidRDefault="00A67DB8" w:rsidP="006A29BF">
            <w:pPr>
              <w:rPr>
                <w:rFonts w:eastAsiaTheme="minorEastAsia"/>
              </w:rPr>
            </w:pPr>
            <w:r w:rsidRPr="00A47085">
              <w:t>Yes</w:t>
            </w:r>
          </w:p>
        </w:tc>
        <w:tc>
          <w:tcPr>
            <w:tcW w:w="4646" w:type="dxa"/>
          </w:tcPr>
          <w:p w14:paraId="6E1D388A" w14:textId="415FE054" w:rsidR="00A67DB8" w:rsidRDefault="00A67DB8" w:rsidP="00980142">
            <w:r>
              <w:t xml:space="preserve">A measure of the number of cells that are </w:t>
            </w:r>
            <w:proofErr w:type="gramStart"/>
            <w:r>
              <w:t>maintain .</w:t>
            </w:r>
            <w:proofErr w:type="gramEnd"/>
            <w:r>
              <w:t xml:space="preserve"> </w:t>
            </w:r>
          </w:p>
        </w:tc>
      </w:tr>
      <w:tr w:rsidR="00A67DB8" w14:paraId="35AB05AD" w14:textId="77777777" w:rsidTr="00AA36E1">
        <w:tc>
          <w:tcPr>
            <w:tcW w:w="1576" w:type="dxa"/>
          </w:tcPr>
          <w:p w14:paraId="46029C86" w14:textId="77777777" w:rsidR="00A67DB8" w:rsidRDefault="00A67DB8" w:rsidP="006A29BF">
            <w:r>
              <w:t>ANCA (</w:t>
            </w:r>
            <m:oMath>
              <m:r>
                <w:rPr>
                  <w:rFonts w:ascii="Cambria Math" w:hAnsi="Cambria Math"/>
                </w:rPr>
                <m:t>A</m:t>
              </m:r>
            </m:oMath>
            <w:r>
              <w:t>) – Average # of CN alterations</w:t>
            </w:r>
          </w:p>
        </w:tc>
        <w:tc>
          <w:tcPr>
            <w:tcW w:w="1765" w:type="dxa"/>
          </w:tcPr>
          <w:p w14:paraId="6D3B92E0" w14:textId="7582149A" w:rsidR="00A67DB8" w:rsidRDefault="00A67DB8" w:rsidP="006A29BF">
            <w:r w:rsidRPr="00A47085">
              <w:t>Yes</w:t>
            </w:r>
          </w:p>
        </w:tc>
        <w:tc>
          <w:tcPr>
            <w:tcW w:w="1514" w:type="dxa"/>
          </w:tcPr>
          <w:p w14:paraId="0CE1DF75" w14:textId="50B214BA" w:rsidR="00A67DB8" w:rsidRPr="00083E99" w:rsidRDefault="00A67DB8" w:rsidP="006A29BF">
            <w:pPr>
              <w:rPr>
                <w:rFonts w:eastAsiaTheme="minorEastAsia"/>
              </w:rPr>
            </w:pPr>
            <w:r w:rsidRPr="00A47085">
              <w:t>Yes</w:t>
            </w:r>
          </w:p>
        </w:tc>
        <w:tc>
          <w:tcPr>
            <w:tcW w:w="4646" w:type="dxa"/>
          </w:tcPr>
          <w:p w14:paraId="303328A5" w14:textId="73FB85AF" w:rsidR="00A67DB8" w:rsidRDefault="00A67DB8" w:rsidP="00AA36E1">
            <w:r>
              <w:t>The average number of copy number alterations within a set of related samples (</w:t>
            </w:r>
            <w:proofErr w:type="spellStart"/>
            <w:r>
              <w:t>ie</w:t>
            </w:r>
            <w:proofErr w:type="spellEnd"/>
            <w:r>
              <w:t xml:space="preserve"> cells from the same tumor)</w:t>
            </w:r>
          </w:p>
        </w:tc>
      </w:tr>
      <w:tr w:rsidR="00A67DB8" w14:paraId="08BD973D" w14:textId="77777777" w:rsidTr="00AA36E1">
        <w:tc>
          <w:tcPr>
            <w:tcW w:w="1576" w:type="dxa"/>
          </w:tcPr>
          <w:p w14:paraId="7D059F7A" w14:textId="77777777" w:rsidR="00A67DB8" w:rsidRDefault="00A67DB8" w:rsidP="006A29BF">
            <w:r>
              <w:t>Normalized ANCA (</w:t>
            </w:r>
            <m:oMath>
              <m:r>
                <w:rPr>
                  <w:rFonts w:ascii="Cambria Math" w:hAnsi="Cambria Math"/>
                </w:rPr>
                <m:t>AN</m:t>
              </m:r>
            </m:oMath>
            <w:r>
              <w:t>)</w:t>
            </w:r>
          </w:p>
        </w:tc>
        <w:tc>
          <w:tcPr>
            <w:tcW w:w="1765" w:type="dxa"/>
          </w:tcPr>
          <w:p w14:paraId="5BC3FF28" w14:textId="1A5D421F" w:rsidR="00A67DB8" w:rsidRDefault="00A67DB8" w:rsidP="006A29BF">
            <w:r w:rsidRPr="00A47085">
              <w:t>Yes</w:t>
            </w:r>
          </w:p>
        </w:tc>
        <w:tc>
          <w:tcPr>
            <w:tcW w:w="1514" w:type="dxa"/>
          </w:tcPr>
          <w:p w14:paraId="42E106DE" w14:textId="5AD1F29E" w:rsidR="00A67DB8" w:rsidRDefault="00A67DB8" w:rsidP="006A29BF">
            <w:pPr>
              <w:rPr>
                <w:rFonts w:eastAsia="Calibri" w:cs="Times New Roman"/>
              </w:rPr>
            </w:pPr>
            <w:r w:rsidRPr="00A47085">
              <w:t>Yes</w:t>
            </w:r>
          </w:p>
        </w:tc>
        <w:tc>
          <w:tcPr>
            <w:tcW w:w="4646" w:type="dxa"/>
          </w:tcPr>
          <w:p w14:paraId="70B2719D" w14:textId="2733DBF5" w:rsidR="00A67DB8" w:rsidRDefault="00A67DB8" w:rsidP="00AA36E1">
            <w:pPr>
              <w:rPr>
                <w:rFonts w:eastAsia="Times New Roman" w:cs="Times New Roman"/>
              </w:rPr>
            </w:pPr>
            <w:r>
              <w:t>The average number of copy number alterations within a set of related samples (</w:t>
            </w:r>
            <w:proofErr w:type="spellStart"/>
            <w:r>
              <w:t>ie</w:t>
            </w:r>
            <w:proofErr w:type="spellEnd"/>
            <w:r>
              <w:t xml:space="preserve"> cells from the same tumor), normalized by the number of chromosomes probed for.</w:t>
            </w:r>
          </w:p>
        </w:tc>
      </w:tr>
      <w:tr w:rsidR="00A67DB8" w14:paraId="38887D19" w14:textId="77777777" w:rsidTr="00AA36E1">
        <w:trPr>
          <w:trHeight w:val="332"/>
        </w:trPr>
        <w:tc>
          <w:tcPr>
            <w:tcW w:w="1576" w:type="dxa"/>
          </w:tcPr>
          <w:p w14:paraId="6C5FB4BB" w14:textId="77777777" w:rsidR="00A67DB8" w:rsidRDefault="00A67DB8" w:rsidP="006A29BF">
            <w:r>
              <w:t>Aneuploidy score (</w:t>
            </w:r>
            <m:oMath>
              <m:r>
                <w:rPr>
                  <w:rFonts w:ascii="Cambria Math" w:hAnsi="Cambria Math"/>
                </w:rPr>
                <m:t>D</m:t>
              </m:r>
            </m:oMath>
            <w:r>
              <w:t>)</w:t>
            </w:r>
          </w:p>
        </w:tc>
        <w:tc>
          <w:tcPr>
            <w:tcW w:w="1765" w:type="dxa"/>
          </w:tcPr>
          <w:p w14:paraId="2EA56544" w14:textId="2D3B76FB" w:rsidR="00A67DB8" w:rsidRDefault="00A67DB8" w:rsidP="006A29BF">
            <w:r w:rsidRPr="00282714">
              <w:t>Yes</w:t>
            </w:r>
          </w:p>
        </w:tc>
        <w:tc>
          <w:tcPr>
            <w:tcW w:w="1514" w:type="dxa"/>
          </w:tcPr>
          <w:p w14:paraId="74529633" w14:textId="6B457698" w:rsidR="00A67DB8" w:rsidRDefault="00A67DB8" w:rsidP="006A29BF">
            <w:r w:rsidRPr="00282714">
              <w:t>Yes</w:t>
            </w:r>
          </w:p>
        </w:tc>
        <w:tc>
          <w:tcPr>
            <w:tcW w:w="4646" w:type="dxa"/>
          </w:tcPr>
          <w:p w14:paraId="38B5FBC5" w14:textId="77777777" w:rsidR="00A67DB8" w:rsidRDefault="00A67DB8" w:rsidP="006A29BF"/>
        </w:tc>
      </w:tr>
      <w:tr w:rsidR="00A67DB8" w14:paraId="41F3CA92" w14:textId="77777777" w:rsidTr="00AA36E1">
        <w:tc>
          <w:tcPr>
            <w:tcW w:w="1576" w:type="dxa"/>
          </w:tcPr>
          <w:p w14:paraId="6733FB53" w14:textId="77777777" w:rsidR="00A67DB8" w:rsidRDefault="00A67DB8" w:rsidP="006A29BF">
            <w:r>
              <w:t>Heterogeneity score (</w:t>
            </w:r>
            <m:oMath>
              <m:r>
                <w:rPr>
                  <w:rFonts w:ascii="Cambria Math" w:hAnsi="Cambria Math"/>
                </w:rPr>
                <m:t>H</m:t>
              </m:r>
            </m:oMath>
            <w:r>
              <w:t>)</w:t>
            </w:r>
          </w:p>
        </w:tc>
        <w:tc>
          <w:tcPr>
            <w:tcW w:w="1765" w:type="dxa"/>
          </w:tcPr>
          <w:p w14:paraId="503D97C9" w14:textId="5D5043CA" w:rsidR="00A67DB8" w:rsidRDefault="00A67DB8" w:rsidP="006A29BF">
            <w:r w:rsidRPr="00282714">
              <w:t>Yes</w:t>
            </w:r>
          </w:p>
        </w:tc>
        <w:tc>
          <w:tcPr>
            <w:tcW w:w="1514" w:type="dxa"/>
          </w:tcPr>
          <w:p w14:paraId="7EFA135D" w14:textId="62E399BB" w:rsidR="00A67DB8" w:rsidRDefault="00A67DB8" w:rsidP="006A29BF">
            <w:r w:rsidRPr="00282714">
              <w:t>Yes</w:t>
            </w:r>
          </w:p>
        </w:tc>
        <w:tc>
          <w:tcPr>
            <w:tcW w:w="4646" w:type="dxa"/>
          </w:tcPr>
          <w:p w14:paraId="712C0CCB" w14:textId="77777777" w:rsidR="00A67DB8" w:rsidRDefault="00A67DB8" w:rsidP="006A29BF"/>
        </w:tc>
      </w:tr>
      <w:tr w:rsidR="00C450D8" w14:paraId="0853C1E4" w14:textId="77777777" w:rsidTr="00AA36E1">
        <w:tc>
          <w:tcPr>
            <w:tcW w:w="1576" w:type="dxa"/>
          </w:tcPr>
          <w:p w14:paraId="6DE9DD35" w14:textId="35601820" w:rsidR="00C450D8" w:rsidRDefault="00C450D8" w:rsidP="006A29BF">
            <w:r>
              <w:t>Percent p</w:t>
            </w:r>
            <w:r>
              <w:t>loidy</w:t>
            </w:r>
          </w:p>
        </w:tc>
        <w:tc>
          <w:tcPr>
            <w:tcW w:w="1765" w:type="dxa"/>
          </w:tcPr>
          <w:p w14:paraId="3FD81CEF" w14:textId="5B54456B" w:rsidR="00C450D8" w:rsidRDefault="00A67DB8" w:rsidP="006A29BF">
            <w:r>
              <w:t>-</w:t>
            </w:r>
          </w:p>
        </w:tc>
        <w:tc>
          <w:tcPr>
            <w:tcW w:w="1514" w:type="dxa"/>
          </w:tcPr>
          <w:p w14:paraId="60DADF34" w14:textId="43096AD5" w:rsidR="00C450D8" w:rsidRDefault="00A67DB8" w:rsidP="006A29BF">
            <w:r>
              <w:t>Yes</w:t>
            </w:r>
          </w:p>
        </w:tc>
        <w:tc>
          <w:tcPr>
            <w:tcW w:w="4646" w:type="dxa"/>
          </w:tcPr>
          <w:p w14:paraId="47B1BAB0" w14:textId="77777777" w:rsidR="00C450D8" w:rsidRDefault="00C450D8" w:rsidP="006A29BF"/>
        </w:tc>
      </w:tr>
    </w:tbl>
    <w:p w14:paraId="78B07706" w14:textId="77777777" w:rsidR="00AA36E1" w:rsidRDefault="00AA36E1" w:rsidP="00D1166C"/>
    <w:p w14:paraId="4AD9C2AF" w14:textId="4D99658A" w:rsidR="00B80F97" w:rsidRDefault="00D97B54" w:rsidP="00D1166C">
      <w:r>
        <w:t>appropriate uses and interpretation</w:t>
      </w:r>
    </w:p>
    <w:p w14:paraId="066A3AE5" w14:textId="77777777" w:rsidR="00D97B54" w:rsidRDefault="00D97B54" w:rsidP="00D1166C"/>
    <w:p w14:paraId="5A81C36F" w14:textId="31A805CC" w:rsidR="00A72C13" w:rsidRDefault="00A72C13" w:rsidP="00D1166C">
      <w:r>
        <w:t>Visualization</w:t>
      </w:r>
    </w:p>
    <w:p w14:paraId="3F33649F" w14:textId="77777777" w:rsidR="00A72C13" w:rsidRDefault="00A72C13" w:rsidP="00D1166C"/>
    <w:p w14:paraId="52551EF6" w14:textId="3E1D2B56" w:rsidR="00A72C13" w:rsidRDefault="00A72C13" w:rsidP="00D1166C">
      <w:r>
        <w:t>Permutation</w:t>
      </w:r>
    </w:p>
    <w:p w14:paraId="2691B017" w14:textId="77777777" w:rsidR="00A72C13" w:rsidRDefault="00A72C13" w:rsidP="00D1166C"/>
    <w:p w14:paraId="4B8C92A7" w14:textId="3770AC48" w:rsidR="00E41002" w:rsidRDefault="00E41002" w:rsidP="00D1166C">
      <w:r>
        <w:lastRenderedPageBreak/>
        <w:t>Existing methodologies focus on the determination of chromosomal state from raw sequencing data and often output a cell-by-chromosome matrix containing the inferred number of chromosomes at each bin (</w:t>
      </w:r>
      <w:r w:rsidRPr="00E41002">
        <w:rPr>
          <w:b/>
        </w:rPr>
        <w:t>Figure 1b</w:t>
      </w:r>
      <w:r>
        <w:t xml:space="preserve">). </w:t>
      </w:r>
    </w:p>
    <w:p w14:paraId="788E1859" w14:textId="77777777" w:rsidR="00E41002" w:rsidRDefault="00E41002" w:rsidP="00D1166C"/>
    <w:p w14:paraId="307F0798" w14:textId="7E923F1F" w:rsidR="00001109" w:rsidRDefault="00001109" w:rsidP="00D1166C">
      <w:proofErr w:type="spellStart"/>
      <w:r>
        <w:t>Aneuvis</w:t>
      </w:r>
      <w:proofErr w:type="spellEnd"/>
      <w:r>
        <w:t xml:space="preserve"> describes takes as </w:t>
      </w:r>
      <w:proofErr w:type="gramStart"/>
      <w:r>
        <w:t>input .bed</w:t>
      </w:r>
      <w:proofErr w:type="gramEnd"/>
      <w:r>
        <w:t xml:space="preserve"> files, and in particular, output from Ginkgo, corresponding to </w:t>
      </w:r>
      <w:r w:rsidR="00E41002">
        <w:t>copy number changes</w:t>
      </w:r>
      <w:r>
        <w:t xml:space="preserve"> The interface guides analyzing </w:t>
      </w:r>
    </w:p>
    <w:p w14:paraId="145331E8" w14:textId="77777777" w:rsidR="00001109" w:rsidRDefault="00001109" w:rsidP="00D1166C"/>
    <w:p w14:paraId="46E7950C" w14:textId="3D4DD86F" w:rsidR="002871E6" w:rsidRDefault="002871E6" w:rsidP="00D1166C">
      <w:proofErr w:type="spellStart"/>
      <w:r>
        <w:t>Instavility</w:t>
      </w:r>
      <w:proofErr w:type="spellEnd"/>
    </w:p>
    <w:p w14:paraId="6E684A01" w14:textId="4739B29D" w:rsidR="005C2248" w:rsidRDefault="005C2248" w:rsidP="00D1166C">
      <w:r>
        <w:t>Invisibility</w:t>
      </w:r>
    </w:p>
    <w:p w14:paraId="31EC099E" w14:textId="38A3ECA9" w:rsidR="005C2248" w:rsidRDefault="005C2248" w:rsidP="00D1166C">
      <w:r>
        <w:t>SUMCIN CIN-VIS</w:t>
      </w:r>
    </w:p>
    <w:p w14:paraId="3163B377" w14:textId="77777777" w:rsidR="00F51B5F" w:rsidRDefault="00FD7225" w:rsidP="00F51B5F">
      <w:pPr>
        <w:keepNext/>
      </w:pPr>
      <w:r w:rsidRPr="00FD7225">
        <w:rPr>
          <w:noProof/>
        </w:rPr>
        <w:drawing>
          <wp:inline distT="0" distB="0" distL="0" distR="0" wp14:anchorId="1AC53BF6" wp14:editId="44F610DF">
            <wp:extent cx="5842635" cy="4142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89" t="2875"/>
                    <a:stretch/>
                  </pic:blipFill>
                  <pic:spPr bwMode="auto">
                    <a:xfrm>
                      <a:off x="0" y="0"/>
                      <a:ext cx="5843239" cy="4143254"/>
                    </a:xfrm>
                    <a:prstGeom prst="rect">
                      <a:avLst/>
                    </a:prstGeom>
                    <a:ln>
                      <a:noFill/>
                    </a:ln>
                    <a:extLst>
                      <a:ext uri="{53640926-AAD7-44D8-BBD7-CCE9431645EC}">
                        <a14:shadowObscured xmlns:a14="http://schemas.microsoft.com/office/drawing/2010/main"/>
                      </a:ext>
                    </a:extLst>
                  </pic:spPr>
                </pic:pic>
              </a:graphicData>
            </a:graphic>
          </wp:inline>
        </w:drawing>
      </w:r>
    </w:p>
    <w:p w14:paraId="7646ABF5" w14:textId="12943B25" w:rsidR="00FD7225" w:rsidRPr="0084267F" w:rsidRDefault="00F51B5F" w:rsidP="00F51B5F">
      <w:pPr>
        <w:pStyle w:val="Caption"/>
        <w:rPr>
          <w:i w:val="0"/>
          <w:color w:val="000000" w:themeColor="text1"/>
          <w:sz w:val="24"/>
          <w:szCs w:val="24"/>
        </w:rPr>
      </w:pPr>
      <w:r w:rsidRPr="00E26202">
        <w:rPr>
          <w:b/>
          <w:i w:val="0"/>
          <w:color w:val="000000" w:themeColor="text1"/>
          <w:sz w:val="24"/>
          <w:szCs w:val="24"/>
        </w:rPr>
        <w:t xml:space="preserve">Figure </w:t>
      </w:r>
      <w:r w:rsidRPr="00E26202">
        <w:rPr>
          <w:b/>
          <w:i w:val="0"/>
          <w:color w:val="000000" w:themeColor="text1"/>
          <w:sz w:val="24"/>
          <w:szCs w:val="24"/>
        </w:rPr>
        <w:fldChar w:fldCharType="begin"/>
      </w:r>
      <w:r w:rsidRPr="00E26202">
        <w:rPr>
          <w:b/>
          <w:i w:val="0"/>
          <w:color w:val="000000" w:themeColor="text1"/>
          <w:sz w:val="24"/>
          <w:szCs w:val="24"/>
        </w:rPr>
        <w:instrText xml:space="preserve"> SEQ Figure \* ARABIC </w:instrText>
      </w:r>
      <w:r w:rsidRPr="00E26202">
        <w:rPr>
          <w:b/>
          <w:i w:val="0"/>
          <w:color w:val="000000" w:themeColor="text1"/>
          <w:sz w:val="24"/>
          <w:szCs w:val="24"/>
        </w:rPr>
        <w:fldChar w:fldCharType="separate"/>
      </w:r>
      <w:r w:rsidRPr="00E26202">
        <w:rPr>
          <w:b/>
          <w:i w:val="0"/>
          <w:noProof/>
          <w:color w:val="000000" w:themeColor="text1"/>
          <w:sz w:val="24"/>
          <w:szCs w:val="24"/>
        </w:rPr>
        <w:t>1</w:t>
      </w:r>
      <w:r w:rsidRPr="00E26202">
        <w:rPr>
          <w:b/>
          <w:i w:val="0"/>
          <w:color w:val="000000" w:themeColor="text1"/>
          <w:sz w:val="24"/>
          <w:szCs w:val="24"/>
        </w:rPr>
        <w:fldChar w:fldCharType="end"/>
      </w:r>
      <w:r w:rsidRPr="00E26202">
        <w:rPr>
          <w:b/>
          <w:i w:val="0"/>
          <w:color w:val="000000" w:themeColor="text1"/>
          <w:sz w:val="24"/>
          <w:szCs w:val="24"/>
        </w:rPr>
        <w:t xml:space="preserve">. Overview of </w:t>
      </w:r>
      <w:proofErr w:type="spellStart"/>
      <w:r w:rsidRPr="00E26202">
        <w:rPr>
          <w:b/>
          <w:i w:val="0"/>
          <w:color w:val="000000" w:themeColor="text1"/>
          <w:sz w:val="24"/>
          <w:szCs w:val="24"/>
        </w:rPr>
        <w:t>aneuvis</w:t>
      </w:r>
      <w:proofErr w:type="spellEnd"/>
      <w:r w:rsidRPr="00E26202">
        <w:rPr>
          <w:b/>
          <w:i w:val="0"/>
          <w:color w:val="000000" w:themeColor="text1"/>
          <w:sz w:val="24"/>
          <w:szCs w:val="24"/>
        </w:rPr>
        <w:t xml:space="preserve"> workflow for analyzing </w:t>
      </w:r>
      <w:r w:rsidR="00E26202">
        <w:rPr>
          <w:b/>
          <w:i w:val="0"/>
          <w:color w:val="000000" w:themeColor="text1"/>
          <w:sz w:val="24"/>
          <w:szCs w:val="24"/>
        </w:rPr>
        <w:t>variation in chromosome number</w:t>
      </w:r>
      <w:r w:rsidRPr="00E26202">
        <w:rPr>
          <w:b/>
          <w:i w:val="0"/>
          <w:color w:val="000000" w:themeColor="text1"/>
          <w:sz w:val="24"/>
          <w:szCs w:val="24"/>
        </w:rPr>
        <w:t>.</w:t>
      </w:r>
      <w:r w:rsidR="009A69C4" w:rsidRPr="0084267F">
        <w:rPr>
          <w:i w:val="0"/>
          <w:color w:val="000000" w:themeColor="text1"/>
          <w:sz w:val="24"/>
          <w:szCs w:val="24"/>
        </w:rPr>
        <w:t xml:space="preserve"> A) </w:t>
      </w:r>
      <w:r w:rsidR="00A039A5">
        <w:rPr>
          <w:i w:val="0"/>
          <w:color w:val="000000" w:themeColor="text1"/>
          <w:sz w:val="24"/>
          <w:szCs w:val="24"/>
        </w:rPr>
        <w:t xml:space="preserve">The analysis of multiple cells per treatment group helps determine whether </w:t>
      </w:r>
      <w:r w:rsidR="0084267F" w:rsidRPr="0084267F">
        <w:rPr>
          <w:i w:val="0"/>
          <w:color w:val="000000" w:themeColor="text1"/>
          <w:sz w:val="24"/>
          <w:szCs w:val="24"/>
        </w:rPr>
        <w:t xml:space="preserve">a treatment </w:t>
      </w:r>
      <w:r w:rsidR="00A039A5">
        <w:rPr>
          <w:i w:val="0"/>
          <w:color w:val="000000" w:themeColor="text1"/>
          <w:sz w:val="24"/>
          <w:szCs w:val="24"/>
        </w:rPr>
        <w:t>can induce</w:t>
      </w:r>
      <w:r w:rsidR="0084267F" w:rsidRPr="0084267F">
        <w:rPr>
          <w:i w:val="0"/>
          <w:color w:val="000000" w:themeColor="text1"/>
          <w:sz w:val="24"/>
          <w:szCs w:val="24"/>
        </w:rPr>
        <w:t xml:space="preserve"> changes in the number of chromosomes. B) </w:t>
      </w:r>
      <w:r w:rsidR="006814B7">
        <w:rPr>
          <w:i w:val="0"/>
          <w:color w:val="000000" w:themeColor="text1"/>
          <w:sz w:val="24"/>
          <w:szCs w:val="24"/>
        </w:rPr>
        <w:t>Next, v</w:t>
      </w:r>
      <w:r w:rsidR="0084267F" w:rsidRPr="0084267F">
        <w:rPr>
          <w:i w:val="0"/>
          <w:color w:val="000000" w:themeColor="text1"/>
          <w:sz w:val="24"/>
          <w:szCs w:val="24"/>
        </w:rPr>
        <w:t xml:space="preserve">arious </w:t>
      </w:r>
      <w:r w:rsidR="006814B7">
        <w:rPr>
          <w:i w:val="0"/>
          <w:color w:val="000000" w:themeColor="text1"/>
          <w:sz w:val="24"/>
          <w:szCs w:val="24"/>
        </w:rPr>
        <w:t xml:space="preserve">methodologies </w:t>
      </w:r>
      <w:r w:rsidR="0084267F" w:rsidRPr="0084267F">
        <w:rPr>
          <w:i w:val="0"/>
          <w:color w:val="000000" w:themeColor="text1"/>
          <w:sz w:val="24"/>
          <w:szCs w:val="24"/>
        </w:rPr>
        <w:t>can be used to determine the copy number state of each cell within each treatment group</w:t>
      </w:r>
      <w:r w:rsidR="009A69C4" w:rsidRPr="0084267F">
        <w:rPr>
          <w:i w:val="0"/>
          <w:color w:val="000000" w:themeColor="text1"/>
          <w:sz w:val="24"/>
          <w:szCs w:val="24"/>
        </w:rPr>
        <w:t>.</w:t>
      </w:r>
      <w:r w:rsidR="0084267F" w:rsidRPr="0084267F">
        <w:rPr>
          <w:i w:val="0"/>
          <w:color w:val="000000" w:themeColor="text1"/>
          <w:sz w:val="24"/>
          <w:szCs w:val="24"/>
        </w:rPr>
        <w:t xml:space="preserve"> </w:t>
      </w:r>
      <w:r w:rsidR="006814B7">
        <w:rPr>
          <w:i w:val="0"/>
          <w:color w:val="000000" w:themeColor="text1"/>
          <w:sz w:val="24"/>
          <w:szCs w:val="24"/>
        </w:rPr>
        <w:t xml:space="preserve">This information is often stored as a cell x chromosome matrix, where the entries indicate the number of inferred copies of a chromosome in a cell. </w:t>
      </w:r>
      <w:r w:rsidR="0084267F" w:rsidRPr="0084267F">
        <w:rPr>
          <w:i w:val="0"/>
          <w:color w:val="000000" w:themeColor="text1"/>
          <w:sz w:val="24"/>
          <w:szCs w:val="24"/>
        </w:rPr>
        <w:t xml:space="preserve">C) </w:t>
      </w:r>
      <w:proofErr w:type="spellStart"/>
      <w:r w:rsidR="0084267F" w:rsidRPr="0084267F">
        <w:rPr>
          <w:i w:val="0"/>
          <w:color w:val="000000" w:themeColor="text1"/>
          <w:sz w:val="24"/>
          <w:szCs w:val="24"/>
        </w:rPr>
        <w:t>Aneuvis</w:t>
      </w:r>
      <w:proofErr w:type="spellEnd"/>
      <w:r w:rsidR="0084267F" w:rsidRPr="0084267F">
        <w:rPr>
          <w:i w:val="0"/>
          <w:color w:val="000000" w:themeColor="text1"/>
          <w:sz w:val="24"/>
          <w:szCs w:val="24"/>
        </w:rPr>
        <w:t xml:space="preserve"> incorporates information from the experimental design as well as from </w:t>
      </w:r>
      <w:r w:rsidR="006814B7">
        <w:rPr>
          <w:i w:val="0"/>
          <w:color w:val="000000" w:themeColor="text1"/>
          <w:sz w:val="24"/>
          <w:szCs w:val="24"/>
        </w:rPr>
        <w:t>chromosomal</w:t>
      </w:r>
      <w:r w:rsidR="0084267F" w:rsidRPr="0084267F">
        <w:rPr>
          <w:i w:val="0"/>
          <w:color w:val="000000" w:themeColor="text1"/>
          <w:sz w:val="24"/>
          <w:szCs w:val="24"/>
        </w:rPr>
        <w:t xml:space="preserve"> copy number matrices</w:t>
      </w:r>
      <w:r w:rsidR="006814B7">
        <w:rPr>
          <w:i w:val="0"/>
          <w:color w:val="000000" w:themeColor="text1"/>
          <w:sz w:val="24"/>
          <w:szCs w:val="24"/>
        </w:rPr>
        <w:t xml:space="preserve"> to determine whether differences exist between treatment groups</w:t>
      </w:r>
      <w:r w:rsidR="0084267F" w:rsidRPr="0084267F">
        <w:rPr>
          <w:i w:val="0"/>
          <w:color w:val="000000" w:themeColor="text1"/>
          <w:sz w:val="24"/>
          <w:szCs w:val="24"/>
        </w:rPr>
        <w:t>.</w:t>
      </w:r>
      <w:r w:rsidR="00EC001B">
        <w:rPr>
          <w:i w:val="0"/>
          <w:color w:val="000000" w:themeColor="text1"/>
          <w:sz w:val="24"/>
          <w:szCs w:val="24"/>
        </w:rPr>
        <w:t xml:space="preserve"> A table of descriptive statistics summarized by group and by chromosome is automatically generated and available for download. Visual representations of the relationship in aneuploidy between different groups is also automatically generated. A permutation-based approach enables the user to conclude whether there is a statistically significant difference in the ploidy characteristics between treatment groups. </w:t>
      </w:r>
    </w:p>
    <w:p w14:paraId="6E74E374" w14:textId="342E7AD4" w:rsidR="002871E6" w:rsidRDefault="00F51B5F" w:rsidP="00D1166C">
      <w:proofErr w:type="spellStart"/>
      <w:r>
        <w:lastRenderedPageBreak/>
        <w:t>Aneuvis</w:t>
      </w:r>
      <w:proofErr w:type="spellEnd"/>
      <w:r>
        <w:t xml:space="preserve"> sits downstream of many efforts to accurately estimate chromosomal copy number from a variety of types of data (</w:t>
      </w:r>
      <w:r w:rsidRPr="00F51B5F">
        <w:rPr>
          <w:b/>
        </w:rPr>
        <w:t>Figure 1</w:t>
      </w:r>
      <w:r>
        <w:t xml:space="preserve">). Indeed, its role is to help categorize between-group </w:t>
      </w:r>
    </w:p>
    <w:p w14:paraId="1314F11F" w14:textId="77777777" w:rsidR="00F51B5F" w:rsidRDefault="00F51B5F" w:rsidP="00D1166C"/>
    <w:p w14:paraId="72F4206F" w14:textId="5F69038A" w:rsidR="00301857" w:rsidRDefault="00301857" w:rsidP="00D1166C">
      <w:pPr>
        <w:rPr>
          <w:i/>
        </w:rPr>
      </w:pPr>
      <w:r w:rsidRPr="002871E6">
        <w:rPr>
          <w:i/>
        </w:rPr>
        <w:t>Whole chromosome instability</w:t>
      </w:r>
    </w:p>
    <w:p w14:paraId="55EB064E" w14:textId="03BAF4A0" w:rsidR="002871E6" w:rsidRPr="002871E6" w:rsidRDefault="002871E6" w:rsidP="00D1166C">
      <w:r>
        <w:t xml:space="preserve">Whole chromosome instability is thought to arise from the </w:t>
      </w:r>
      <w:proofErr w:type="spellStart"/>
      <w:r w:rsidR="005C2248">
        <w:t>missegregation</w:t>
      </w:r>
      <w:proofErr w:type="spellEnd"/>
      <w:r w:rsidR="005C2248">
        <w:t xml:space="preserve"> of chromosomes during mitosis.</w:t>
      </w:r>
    </w:p>
    <w:p w14:paraId="1A8D49B9" w14:textId="77777777" w:rsidR="00301857" w:rsidRDefault="00301857" w:rsidP="00D1166C"/>
    <w:p w14:paraId="1B234719" w14:textId="1F280E3C" w:rsidR="002A59BB" w:rsidRPr="002A59BB" w:rsidRDefault="002A59BB" w:rsidP="00D1166C">
      <w:pPr>
        <w:rPr>
          <w:i/>
        </w:rPr>
      </w:pPr>
      <w:r>
        <w:rPr>
          <w:i/>
        </w:rPr>
        <w:t>Drivers</w:t>
      </w:r>
      <w:r w:rsidRPr="002A59BB">
        <w:rPr>
          <w:i/>
        </w:rPr>
        <w:t xml:space="preserve"> of aneuploidy</w:t>
      </w:r>
    </w:p>
    <w:p w14:paraId="336B5443" w14:textId="77777777" w:rsidR="002A59BB" w:rsidRDefault="002A59BB" w:rsidP="00D1166C"/>
    <w:p w14:paraId="10142732" w14:textId="29A1A3D8" w:rsidR="002A59BB" w:rsidRDefault="002A59BB" w:rsidP="002A59BB">
      <w:pPr>
        <w:rPr>
          <w:i/>
        </w:rPr>
      </w:pPr>
      <w:r>
        <w:rPr>
          <w:i/>
        </w:rPr>
        <w:t>Measuring</w:t>
      </w:r>
      <w:r w:rsidRPr="002A59BB">
        <w:rPr>
          <w:i/>
        </w:rPr>
        <w:t xml:space="preserve"> aneuploidy</w:t>
      </w:r>
    </w:p>
    <w:p w14:paraId="0AB097EB" w14:textId="4305B5AE" w:rsidR="005C5823" w:rsidRPr="005C5823" w:rsidRDefault="005C5823" w:rsidP="002A59BB">
      <w:r>
        <w:t xml:space="preserve">There are two distinct approaches to measuring aneuploidy – single cell and multi-cell approaches. Single cell approaches are most appropriate for analyzing variability and for assessing chromosomal instability in a population of single cells. </w:t>
      </w:r>
    </w:p>
    <w:p w14:paraId="7A65023F" w14:textId="77777777" w:rsidR="002A59BB" w:rsidRDefault="002A59BB" w:rsidP="00D1166C"/>
    <w:p w14:paraId="72682CBE" w14:textId="48B882F6" w:rsidR="00F87B92" w:rsidRDefault="00F87B92" w:rsidP="00D1166C">
      <w:r>
        <w:t>“</w:t>
      </w:r>
      <w:r w:rsidRPr="00F87B92">
        <w:t>Appropriate statistical means should be used to establish if the rate of chromosomal changes in a test population differs signi</w:t>
      </w:r>
      <w:r>
        <w:t>ficantly from a reference popu</w:t>
      </w:r>
      <w:r w:rsidRPr="00F87B92">
        <w:t>lation.</w:t>
      </w:r>
      <w:r>
        <w:t>”</w:t>
      </w:r>
      <w:r w:rsidR="00C860A8">
        <w:t xml:space="preserve"> - </w:t>
      </w:r>
    </w:p>
    <w:p w14:paraId="218970BB" w14:textId="77777777" w:rsidR="00F87B92" w:rsidRDefault="00F87B92" w:rsidP="00D1166C"/>
    <w:p w14:paraId="1AFAF177" w14:textId="37FAAD41" w:rsidR="00BF1428" w:rsidRDefault="00BF1428" w:rsidP="00D1166C">
      <w:r>
        <w:t>Whole genome sequencing</w:t>
      </w:r>
    </w:p>
    <w:p w14:paraId="43E15EB2" w14:textId="77777777" w:rsidR="00BF1428" w:rsidRDefault="00BF1428" w:rsidP="00D1166C"/>
    <w:p w14:paraId="26D5613E" w14:textId="6FCBF8CE" w:rsidR="00BF1428" w:rsidRDefault="00BF1428" w:rsidP="00D1166C">
      <w:r>
        <w:t>FISH</w:t>
      </w:r>
    </w:p>
    <w:p w14:paraId="1BC9017F" w14:textId="77777777" w:rsidR="00BF1428" w:rsidRDefault="00BF1428" w:rsidP="00D1166C"/>
    <w:p w14:paraId="619B34DC" w14:textId="47CC6439" w:rsidR="00BF1428" w:rsidRDefault="005126C1" w:rsidP="00BF1428">
      <w:r>
        <w:t xml:space="preserve">Fluorescence in situ hybridization is an approach that uses fluorescently-labeled DNA-based probes to </w:t>
      </w:r>
    </w:p>
    <w:p w14:paraId="24D8E439" w14:textId="77777777" w:rsidR="00BF1428" w:rsidRDefault="00BF1428" w:rsidP="00D1166C"/>
    <w:p w14:paraId="280E33AE" w14:textId="77777777" w:rsidR="00BF1428" w:rsidRDefault="00BF1428" w:rsidP="00D1166C"/>
    <w:p w14:paraId="5DABCA71" w14:textId="480FAF86" w:rsidR="00E56A22" w:rsidRDefault="003F6964" w:rsidP="00D1166C">
      <w:r>
        <w:t xml:space="preserve">Chromosomal </w:t>
      </w:r>
      <w:r w:rsidR="00421616">
        <w:t xml:space="preserve">copy number variation </w:t>
      </w:r>
      <w:proofErr w:type="spellStart"/>
      <w:r>
        <w:t>variation</w:t>
      </w:r>
      <w:proofErr w:type="spellEnd"/>
      <w:r>
        <w:t xml:space="preserve"> </w:t>
      </w:r>
      <w:r w:rsidR="00FA3ACB">
        <w:t xml:space="preserve">Aneuploidy is </w:t>
      </w:r>
      <w:proofErr w:type="gramStart"/>
      <w:r w:rsidR="00D86CC1">
        <w:t>The</w:t>
      </w:r>
      <w:proofErr w:type="gramEnd"/>
      <w:r w:rsidR="00D86CC1">
        <w:t xml:space="preserve"> drivers of aneuploidy are unclear. Understanding how molecular stressors are </w:t>
      </w:r>
    </w:p>
    <w:p w14:paraId="1EA120F2" w14:textId="2679ACD2" w:rsidR="00361B76" w:rsidRPr="00D1166C" w:rsidRDefault="00361B76" w:rsidP="00D1166C">
      <w:r>
        <w:t>In a cell, there are three possible states</w:t>
      </w:r>
    </w:p>
    <w:p w14:paraId="3D420EC3" w14:textId="77777777" w:rsidR="003B0273" w:rsidRDefault="003B0273" w:rsidP="00D1166C"/>
    <w:p w14:paraId="11607933" w14:textId="3D165B8A" w:rsidR="00A67A0D" w:rsidRPr="004F11BD" w:rsidRDefault="00A67A0D" w:rsidP="00D1166C">
      <w:pPr>
        <w:rPr>
          <w:b/>
        </w:rPr>
      </w:pPr>
      <w:r w:rsidRPr="004F11BD">
        <w:rPr>
          <w:b/>
        </w:rPr>
        <w:t>Results</w:t>
      </w:r>
    </w:p>
    <w:p w14:paraId="5A7DA0D6" w14:textId="77777777" w:rsidR="005844B7" w:rsidRDefault="005844B7" w:rsidP="00D1166C"/>
    <w:p w14:paraId="6CF920AB" w14:textId="4E0A36A0" w:rsidR="00363479" w:rsidRDefault="00363479" w:rsidP="00D1166C">
      <w:proofErr w:type="spellStart"/>
      <w:r>
        <w:t>Aneuvis</w:t>
      </w:r>
      <w:proofErr w:type="spellEnd"/>
      <w:r>
        <w:t xml:space="preserve"> overview.</w:t>
      </w:r>
    </w:p>
    <w:p w14:paraId="0B9AD5D6" w14:textId="77777777" w:rsidR="00363479" w:rsidRDefault="00363479" w:rsidP="00D1166C"/>
    <w:p w14:paraId="4E453E59" w14:textId="441FF4B7" w:rsidR="00E271B7" w:rsidRDefault="00363479" w:rsidP="00E271B7">
      <w:r>
        <w:t xml:space="preserve">The idea behind this web application is to take in </w:t>
      </w:r>
      <w:r w:rsidR="00E271B7">
        <w:t xml:space="preserve">copy number data from different treatment groups and to output a summary of the relationship between </w:t>
      </w:r>
      <w:r w:rsidR="0008136D">
        <w:t>different</w:t>
      </w:r>
      <w:r w:rsidR="00E271B7">
        <w:t xml:space="preserve"> treatment groups</w:t>
      </w:r>
      <w:r w:rsidR="0008136D">
        <w:t xml:space="preserve">. In addition, the same experimental treatments can be compared across </w:t>
      </w:r>
      <w:r w:rsidR="00284DE2">
        <w:t xml:space="preserve">multiple </w:t>
      </w:r>
      <w:r w:rsidR="0008136D">
        <w:t>platforms to assess copy number (e.g. both FISH and whole genome sequencing).</w:t>
      </w:r>
    </w:p>
    <w:p w14:paraId="106C6E84" w14:textId="77777777" w:rsidR="00193D5B" w:rsidRDefault="00193D5B" w:rsidP="00E271B7"/>
    <w:p w14:paraId="2068939E" w14:textId="206E64BD" w:rsidR="00191519" w:rsidRDefault="00E271B7" w:rsidP="00E271B7">
      <w:r>
        <w:t>The</w:t>
      </w:r>
      <w:r w:rsidR="00FF6754">
        <w:t>re are</w:t>
      </w:r>
      <w:r>
        <w:t xml:space="preserve"> three types of single-cell chromosomal data that can be uploaded into </w:t>
      </w:r>
      <w:proofErr w:type="spellStart"/>
      <w:r>
        <w:t>aneuvis</w:t>
      </w:r>
      <w:proofErr w:type="spellEnd"/>
      <w:r w:rsidR="00FF6754">
        <w:t>. First, f</w:t>
      </w:r>
      <w:r>
        <w:t>luorescence in situ hybridization (FISH)</w:t>
      </w:r>
      <w:r w:rsidR="00FF6754">
        <w:t xml:space="preserve"> data</w:t>
      </w:r>
      <w:r w:rsidR="00337AB8">
        <w:t>, where the chromosome number is inferred from the number of distinct fluorescent probes,</w:t>
      </w:r>
      <w:r w:rsidR="00FF6754">
        <w:t xml:space="preserve"> can be represented as a matrix</w:t>
      </w:r>
      <w:r w:rsidR="00191519">
        <w:t xml:space="preserve"> where each column is a chromosome and each row is a separate biological cell</w:t>
      </w:r>
      <w:r>
        <w:t>.</w:t>
      </w:r>
      <w:r w:rsidR="00191519">
        <w:t xml:space="preserve"> The numbers in the matrix represent the number of copies of a given chromosome for a given cell.</w:t>
      </w:r>
      <w:r w:rsidR="0005219A">
        <w:t xml:space="preserve"> The second type of data is single cell whole genome sequencing data. There are currently user-friendly programs, such as Ginkgo, for </w:t>
      </w:r>
      <w:proofErr w:type="gramStart"/>
      <w:r w:rsidR="006A0C16">
        <w:t>converting .bam</w:t>
      </w:r>
      <w:proofErr w:type="gramEnd"/>
      <w:r w:rsidR="006A0C16">
        <w:t xml:space="preserve"> files containing aligned reads obtained from DNA-sequencing to </w:t>
      </w:r>
      <w:r w:rsidR="00193D5B">
        <w:t xml:space="preserve">copy number data. </w:t>
      </w:r>
      <w:proofErr w:type="spellStart"/>
      <w:r w:rsidR="00193D5B">
        <w:t>Aneuvis</w:t>
      </w:r>
      <w:proofErr w:type="spellEnd"/>
      <w:r w:rsidR="00193D5B">
        <w:t xml:space="preserve"> will</w:t>
      </w:r>
      <w:r w:rsidR="00466825">
        <w:t xml:space="preserve"> convert output </w:t>
      </w:r>
      <w:proofErr w:type="gramStart"/>
      <w:r w:rsidR="00466825">
        <w:t>in .bed</w:t>
      </w:r>
      <w:proofErr w:type="gramEnd"/>
      <w:r w:rsidR="00466825">
        <w:t xml:space="preserve"> format to a summarized copy number state using a </w:t>
      </w:r>
      <w:r w:rsidR="00466825">
        <w:lastRenderedPageBreak/>
        <w:t>weighted mean, where the copy number at each bin contributes proportionally to its overall size.</w:t>
      </w:r>
      <w:r w:rsidR="007C0ECC">
        <w:t xml:space="preserve"> Finally, SKY data can be input into </w:t>
      </w:r>
      <w:proofErr w:type="spellStart"/>
      <w:r w:rsidR="007C0ECC">
        <w:t>aneuvis</w:t>
      </w:r>
      <w:proofErr w:type="spellEnd"/>
      <w:r w:rsidR="00BE49E6">
        <w:t xml:space="preserve"> </w:t>
      </w:r>
      <w:r w:rsidR="00E834D4">
        <w:t>from an</w:t>
      </w:r>
      <w:r w:rsidR="00561161">
        <w:t xml:space="preserve"> E</w:t>
      </w:r>
      <w:r w:rsidR="00E834D4">
        <w:t>xcel spreadsheet</w:t>
      </w:r>
      <w:r w:rsidR="002F6091">
        <w:t xml:space="preserve"> that contains chromosomal counts and alterations formatted according to the International System for human </w:t>
      </w:r>
      <w:proofErr w:type="spellStart"/>
      <w:r w:rsidR="002F6091">
        <w:t>Cytogenomic</w:t>
      </w:r>
      <w:proofErr w:type="spellEnd"/>
      <w:r w:rsidR="002F6091">
        <w:t xml:space="preserve"> N</w:t>
      </w:r>
      <w:r w:rsidR="002F6091" w:rsidRPr="002F6091">
        <w:t xml:space="preserve">omenclature </w:t>
      </w:r>
      <w:r w:rsidR="002F6091">
        <w:t>(ISCN)</w:t>
      </w:r>
      <w:r w:rsidR="007C0ECC">
        <w:t>.</w:t>
      </w:r>
      <w:r w:rsidR="00465D20">
        <w:t xml:space="preserve"> </w:t>
      </w:r>
      <w:r w:rsidR="008013A9">
        <w:t>Copy number information is automatically extracted from these karyotypes.</w:t>
      </w:r>
    </w:p>
    <w:p w14:paraId="02A91B3D" w14:textId="77777777" w:rsidR="00193D5B" w:rsidRDefault="00193D5B" w:rsidP="00E271B7"/>
    <w:p w14:paraId="461B5BEF" w14:textId="77777777" w:rsidR="008013A9" w:rsidRDefault="008013A9" w:rsidP="00E271B7"/>
    <w:p w14:paraId="22A2BF49" w14:textId="77777777" w:rsidR="008013A9" w:rsidRDefault="008013A9" w:rsidP="00E271B7"/>
    <w:p w14:paraId="589116BB" w14:textId="77777777" w:rsidR="008013A9" w:rsidRDefault="008013A9" w:rsidP="00E271B7"/>
    <w:p w14:paraId="2C869BFF" w14:textId="5EBE91C0" w:rsidR="00193D5B" w:rsidRDefault="00193D5B" w:rsidP="00E271B7">
      <w:r>
        <w:t xml:space="preserve">We acknowledge several limitations of </w:t>
      </w:r>
      <w:proofErr w:type="spellStart"/>
      <w:r>
        <w:t>aneuvis</w:t>
      </w:r>
      <w:proofErr w:type="spellEnd"/>
      <w:r>
        <w:t>. First is the ability to incorporate sub-chromosomal events.</w:t>
      </w:r>
    </w:p>
    <w:p w14:paraId="32F6DAA6" w14:textId="77777777" w:rsidR="00191519" w:rsidRDefault="00191519" w:rsidP="00E271B7"/>
    <w:p w14:paraId="6A1CBD5F" w14:textId="4F9E39E5" w:rsidR="00E271B7" w:rsidRDefault="00E271B7" w:rsidP="00E271B7">
      <w:r>
        <w:t>Analyze chromosomal counts from 2 to 4 chromosomes</w:t>
      </w:r>
      <w:r w:rsidR="00191519">
        <w:t xml:space="preserve">. </w:t>
      </w:r>
      <w:r w:rsidR="00FF6754">
        <w:t xml:space="preserve"> </w:t>
      </w:r>
      <w:r>
        <w:t>Single cell w</w:t>
      </w:r>
      <w:r w:rsidR="00191519">
        <w:t>hole genome sequencing (SC-WGS)</w:t>
      </w:r>
      <w:r>
        <w:t xml:space="preserve"> analyze chromosome counts from </w:t>
      </w:r>
      <w:r w:rsidR="005B6793">
        <w:t xml:space="preserve">single cell sequencing data." </w:t>
      </w:r>
      <w:r>
        <w:t>Spectral karyotyping (SKY)"), "- analyze chromosome counts and structural variation from all chromosomes.")</w:t>
      </w:r>
    </w:p>
    <w:p w14:paraId="1D689F87" w14:textId="6B99DFB8" w:rsidR="00E271B7" w:rsidRDefault="00E271B7" w:rsidP="00E271B7">
      <w:r>
        <w:t xml:space="preserve">             ),</w:t>
      </w:r>
    </w:p>
    <w:p w14:paraId="4EA2909C" w14:textId="77777777" w:rsidR="00E271B7" w:rsidRDefault="00E271B7" w:rsidP="00D1166C"/>
    <w:p w14:paraId="78DE87B1" w14:textId="51BCAF6C" w:rsidR="00363479" w:rsidRDefault="00E271B7" w:rsidP="00D1166C">
      <w:r>
        <w:t xml:space="preserve">these datatypes. visualization and summary statistics </w:t>
      </w:r>
      <w:r w:rsidR="00363479">
        <w:t xml:space="preserve">three kinds of copy number data – single cell, </w:t>
      </w:r>
    </w:p>
    <w:p w14:paraId="2C672247" w14:textId="77777777" w:rsidR="00363479" w:rsidRDefault="00363479" w:rsidP="00D1166C"/>
    <w:p w14:paraId="66A5EE55" w14:textId="77777777" w:rsidR="00536AD6" w:rsidRDefault="00536AD6" w:rsidP="00D1166C">
      <w:proofErr w:type="spellStart"/>
      <w:r>
        <w:t>Aneuvis</w:t>
      </w:r>
      <w:proofErr w:type="spellEnd"/>
      <w:r>
        <w:t xml:space="preserve"> highlights previously unseen variation in chromosome counts</w:t>
      </w:r>
    </w:p>
    <w:p w14:paraId="6B50F988" w14:textId="77777777" w:rsidR="00536AD6" w:rsidRDefault="00536AD6" w:rsidP="00D1166C"/>
    <w:p w14:paraId="4DC9C1AB" w14:textId="77777777" w:rsidR="00303F86" w:rsidRDefault="00303F86" w:rsidP="00D1166C"/>
    <w:p w14:paraId="1C81B771" w14:textId="77777777" w:rsidR="00536AD6" w:rsidRDefault="00536AD6" w:rsidP="00D1166C"/>
    <w:p w14:paraId="5698BA78" w14:textId="7467D0FF" w:rsidR="00B03C34" w:rsidRDefault="00303F86" w:rsidP="00D1166C">
      <w:r>
        <w:t xml:space="preserve">Comparing the degree of aneuploidy </w:t>
      </w:r>
      <w:r w:rsidR="00B03C34">
        <w:t xml:space="preserve">between predefined </w:t>
      </w:r>
      <w:r>
        <w:t xml:space="preserve">treatment </w:t>
      </w:r>
      <w:r w:rsidR="00B03C34">
        <w:t>groups</w:t>
      </w:r>
    </w:p>
    <w:p w14:paraId="3C367778" w14:textId="77777777" w:rsidR="00B03C34" w:rsidRDefault="00B03C34" w:rsidP="00D1166C"/>
    <w:p w14:paraId="0DF61E49" w14:textId="77777777" w:rsidR="00303F86" w:rsidRDefault="00303F86" w:rsidP="00D1166C"/>
    <w:p w14:paraId="3718DB0B" w14:textId="14A3DA44" w:rsidR="00363479" w:rsidRDefault="00363479" w:rsidP="00303F86">
      <w:r>
        <w:t>Summary statistics</w:t>
      </w:r>
    </w:p>
    <w:p w14:paraId="4F97FBCD" w14:textId="77777777" w:rsidR="00363479" w:rsidRDefault="00363479" w:rsidP="00303F86"/>
    <w:p w14:paraId="47FB4796" w14:textId="77777777" w:rsidR="00303F86" w:rsidRDefault="00303F86" w:rsidP="00303F86">
      <w:proofErr w:type="spellStart"/>
      <w:r>
        <w:t>Anevis</w:t>
      </w:r>
      <w:proofErr w:type="spellEnd"/>
      <w:r>
        <w:t xml:space="preserve"> compares the degree of aneuploidy between predefined treatment groups</w:t>
      </w:r>
    </w:p>
    <w:p w14:paraId="17C5D037" w14:textId="77777777" w:rsidR="00303F86" w:rsidRDefault="00303F86" w:rsidP="00D1166C"/>
    <w:p w14:paraId="1AD1849B" w14:textId="77777777" w:rsidR="00303F86" w:rsidRDefault="00303F86" w:rsidP="00D1166C"/>
    <w:p w14:paraId="209006F0" w14:textId="06B510C5" w:rsidR="005844B7" w:rsidRDefault="00536AD6" w:rsidP="00D1166C">
      <w:r>
        <w:t xml:space="preserve">displays new findings  </w:t>
      </w:r>
    </w:p>
    <w:p w14:paraId="09B8F021" w14:textId="77777777" w:rsidR="001C44F1" w:rsidRDefault="001C44F1" w:rsidP="00D1166C"/>
    <w:p w14:paraId="14CB7112" w14:textId="5BBD884B" w:rsidR="001C44F1" w:rsidRPr="001C44F1" w:rsidRDefault="001C44F1" w:rsidP="00D1166C">
      <w:pPr>
        <w:rPr>
          <w:b/>
        </w:rPr>
      </w:pPr>
      <w:r w:rsidRPr="001C44F1">
        <w:rPr>
          <w:b/>
        </w:rPr>
        <w:t>Bibliography</w:t>
      </w:r>
    </w:p>
    <w:p w14:paraId="16E0CCC6" w14:textId="77777777" w:rsidR="001C44F1" w:rsidRDefault="001C44F1" w:rsidP="00D1166C"/>
    <w:p w14:paraId="732B6B4E" w14:textId="7D4815EA" w:rsidR="003A16FF" w:rsidRPr="003A16FF" w:rsidRDefault="001C44F1" w:rsidP="003A16FF">
      <w:pPr>
        <w:widowControl w:val="0"/>
        <w:autoSpaceDE w:val="0"/>
        <w:autoSpaceDN w:val="0"/>
        <w:adjustRightInd w:val="0"/>
        <w:ind w:left="640" w:hanging="640"/>
        <w:rPr>
          <w:rFonts w:eastAsia="Times New Roman" w:cs="Times New Roman"/>
          <w:noProof/>
        </w:rPr>
      </w:pPr>
      <w:r>
        <w:fldChar w:fldCharType="begin" w:fldLock="1"/>
      </w:r>
      <w:r>
        <w:instrText xml:space="preserve">ADDIN Mendeley Bibliography CSL_BIBLIOGRAPHY </w:instrText>
      </w:r>
      <w:r>
        <w:fldChar w:fldCharType="separate"/>
      </w:r>
      <w:r w:rsidR="003A16FF" w:rsidRPr="003A16FF">
        <w:rPr>
          <w:rFonts w:eastAsia="Times New Roman" w:cs="Times New Roman"/>
          <w:noProof/>
        </w:rPr>
        <w:t>1.</w:t>
      </w:r>
      <w:r w:rsidR="003A16FF" w:rsidRPr="003A16FF">
        <w:rPr>
          <w:rFonts w:eastAsia="Times New Roman" w:cs="Times New Roman"/>
          <w:noProof/>
        </w:rPr>
        <w:tab/>
        <w:t xml:space="preserve">Mosieniak, G. </w:t>
      </w:r>
      <w:r w:rsidR="003A16FF" w:rsidRPr="003A16FF">
        <w:rPr>
          <w:rFonts w:eastAsia="Times New Roman" w:cs="Times New Roman"/>
          <w:i/>
          <w:iCs/>
          <w:noProof/>
        </w:rPr>
        <w:t>et al.</w:t>
      </w:r>
      <w:r w:rsidR="003A16FF" w:rsidRPr="003A16FF">
        <w:rPr>
          <w:rFonts w:eastAsia="Times New Roman" w:cs="Times New Roman"/>
          <w:noProof/>
        </w:rPr>
        <w:t xml:space="preserve"> Polyploidy Formation in Doxorubicin-Treated Cancer Cells Can Favor Escape from Senescence. </w:t>
      </w:r>
      <w:r w:rsidR="003A16FF" w:rsidRPr="003A16FF">
        <w:rPr>
          <w:rFonts w:eastAsia="Times New Roman" w:cs="Times New Roman"/>
          <w:i/>
          <w:iCs/>
          <w:noProof/>
        </w:rPr>
        <w:t>Neoplasia</w:t>
      </w:r>
      <w:r w:rsidR="003A16FF" w:rsidRPr="003A16FF">
        <w:rPr>
          <w:rFonts w:eastAsia="Times New Roman" w:cs="Times New Roman"/>
          <w:noProof/>
        </w:rPr>
        <w:t xml:space="preserve"> </w:t>
      </w:r>
      <w:r w:rsidR="003A16FF" w:rsidRPr="003A16FF">
        <w:rPr>
          <w:rFonts w:eastAsia="Times New Roman" w:cs="Times New Roman"/>
          <w:b/>
          <w:bCs/>
          <w:noProof/>
        </w:rPr>
        <w:t>17,</w:t>
      </w:r>
      <w:r w:rsidR="003A16FF" w:rsidRPr="003A16FF">
        <w:rPr>
          <w:rFonts w:eastAsia="Times New Roman" w:cs="Times New Roman"/>
          <w:noProof/>
        </w:rPr>
        <w:t xml:space="preserve"> 882–893 (2015).</w:t>
      </w:r>
    </w:p>
    <w:p w14:paraId="63C089C4"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2.</w:t>
      </w:r>
      <w:r w:rsidRPr="003A16FF">
        <w:rPr>
          <w:rFonts w:eastAsia="Times New Roman" w:cs="Times New Roman"/>
          <w:noProof/>
        </w:rPr>
        <w:tab/>
        <w:t xml:space="preserve">Mason, J. M. </w:t>
      </w:r>
      <w:r w:rsidRPr="003A16FF">
        <w:rPr>
          <w:rFonts w:eastAsia="Times New Roman" w:cs="Times New Roman"/>
          <w:i/>
          <w:iCs/>
          <w:noProof/>
        </w:rPr>
        <w:t>et al.</w:t>
      </w:r>
      <w:r w:rsidRPr="003A16FF">
        <w:rPr>
          <w:rFonts w:eastAsia="Times New Roman" w:cs="Times New Roman"/>
          <w:noProof/>
        </w:rPr>
        <w:t xml:space="preserve"> Functional characterization of CFI-402257, a potent and selective Mps1/TTK kinase inhibitor, for the treatment of cancer. </w:t>
      </w:r>
      <w:r w:rsidRPr="003A16FF">
        <w:rPr>
          <w:rFonts w:eastAsia="Times New Roman" w:cs="Times New Roman"/>
          <w:i/>
          <w:iCs/>
          <w:noProof/>
        </w:rPr>
        <w:t>Proc. Natl. Acad. Sci. U. S. A.</w:t>
      </w:r>
      <w:r w:rsidRPr="003A16FF">
        <w:rPr>
          <w:rFonts w:eastAsia="Times New Roman" w:cs="Times New Roman"/>
          <w:noProof/>
        </w:rPr>
        <w:t xml:space="preserve"> </w:t>
      </w:r>
      <w:r w:rsidRPr="003A16FF">
        <w:rPr>
          <w:rFonts w:eastAsia="Times New Roman" w:cs="Times New Roman"/>
          <w:b/>
          <w:bCs/>
          <w:noProof/>
        </w:rPr>
        <w:t>114,</w:t>
      </w:r>
      <w:r w:rsidRPr="003A16FF">
        <w:rPr>
          <w:rFonts w:eastAsia="Times New Roman" w:cs="Times New Roman"/>
          <w:noProof/>
        </w:rPr>
        <w:t xml:space="preserve"> 3127–3132 (2017).</w:t>
      </w:r>
    </w:p>
    <w:p w14:paraId="6C721CE9"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3.</w:t>
      </w:r>
      <w:r w:rsidRPr="003A16FF">
        <w:rPr>
          <w:rFonts w:eastAsia="Times New Roman" w:cs="Times New Roman"/>
          <w:noProof/>
        </w:rPr>
        <w:tab/>
        <w:t xml:space="preserve">Jemaà, M. </w:t>
      </w:r>
      <w:r w:rsidRPr="003A16FF">
        <w:rPr>
          <w:rFonts w:eastAsia="Times New Roman" w:cs="Times New Roman"/>
          <w:i/>
          <w:iCs/>
          <w:noProof/>
        </w:rPr>
        <w:t>et al.</w:t>
      </w:r>
      <w:r w:rsidRPr="003A16FF">
        <w:rPr>
          <w:rFonts w:eastAsia="Times New Roman" w:cs="Times New Roman"/>
          <w:noProof/>
        </w:rPr>
        <w:t xml:space="preserve"> Whole-genome duplication increases tumor cell sensitivity to MPS1 inhibition. </w:t>
      </w:r>
      <w:r w:rsidRPr="003A16FF">
        <w:rPr>
          <w:rFonts w:eastAsia="Times New Roman" w:cs="Times New Roman"/>
          <w:i/>
          <w:iCs/>
          <w:noProof/>
        </w:rPr>
        <w:t>Oncotarget</w:t>
      </w:r>
      <w:r w:rsidRPr="003A16FF">
        <w:rPr>
          <w:rFonts w:eastAsia="Times New Roman" w:cs="Times New Roman"/>
          <w:noProof/>
        </w:rPr>
        <w:t xml:space="preserve"> </w:t>
      </w:r>
      <w:r w:rsidRPr="003A16FF">
        <w:rPr>
          <w:rFonts w:eastAsia="Times New Roman" w:cs="Times New Roman"/>
          <w:b/>
          <w:bCs/>
          <w:noProof/>
        </w:rPr>
        <w:t>7,</w:t>
      </w:r>
      <w:r w:rsidRPr="003A16FF">
        <w:rPr>
          <w:rFonts w:eastAsia="Times New Roman" w:cs="Times New Roman"/>
          <w:noProof/>
        </w:rPr>
        <w:t xml:space="preserve"> 885–901 (2016).</w:t>
      </w:r>
    </w:p>
    <w:p w14:paraId="70CC0862"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4.</w:t>
      </w:r>
      <w:r w:rsidRPr="003A16FF">
        <w:rPr>
          <w:rFonts w:eastAsia="Times New Roman" w:cs="Times New Roman"/>
          <w:noProof/>
        </w:rPr>
        <w:tab/>
        <w:t xml:space="preserve">Rajagopalan, H., Nowak, M. A., Vogelstein, B. &amp; Lengauer, C. The significance of unstable chromosomes in colorectal cancer. </w:t>
      </w:r>
      <w:r w:rsidRPr="003A16FF">
        <w:rPr>
          <w:rFonts w:eastAsia="Times New Roman" w:cs="Times New Roman"/>
          <w:i/>
          <w:iCs/>
          <w:noProof/>
        </w:rPr>
        <w:t>Nat. Rev. Cancer</w:t>
      </w:r>
      <w:r w:rsidRPr="003A16FF">
        <w:rPr>
          <w:rFonts w:eastAsia="Times New Roman" w:cs="Times New Roman"/>
          <w:noProof/>
        </w:rPr>
        <w:t xml:space="preserve"> </w:t>
      </w:r>
      <w:r w:rsidRPr="003A16FF">
        <w:rPr>
          <w:rFonts w:eastAsia="Times New Roman" w:cs="Times New Roman"/>
          <w:b/>
          <w:bCs/>
          <w:noProof/>
        </w:rPr>
        <w:t>3,</w:t>
      </w:r>
      <w:r w:rsidRPr="003A16FF">
        <w:rPr>
          <w:rFonts w:eastAsia="Times New Roman" w:cs="Times New Roman"/>
          <w:noProof/>
        </w:rPr>
        <w:t xml:space="preserve"> 695–701 (2003).</w:t>
      </w:r>
    </w:p>
    <w:p w14:paraId="5E6A8D9D"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5.</w:t>
      </w:r>
      <w:r w:rsidRPr="003A16FF">
        <w:rPr>
          <w:rFonts w:eastAsia="Times New Roman" w:cs="Times New Roman"/>
          <w:noProof/>
        </w:rPr>
        <w:tab/>
        <w:t xml:space="preserve">Garvin, T. </w:t>
      </w:r>
      <w:r w:rsidRPr="003A16FF">
        <w:rPr>
          <w:rFonts w:eastAsia="Times New Roman" w:cs="Times New Roman"/>
          <w:i/>
          <w:iCs/>
          <w:noProof/>
        </w:rPr>
        <w:t>et al.</w:t>
      </w:r>
      <w:r w:rsidRPr="003A16FF">
        <w:rPr>
          <w:rFonts w:eastAsia="Times New Roman" w:cs="Times New Roman"/>
          <w:noProof/>
        </w:rPr>
        <w:t xml:space="preserve"> Interactive analysis and assessment of single-cell copy-number variations. </w:t>
      </w:r>
      <w:r w:rsidRPr="003A16FF">
        <w:rPr>
          <w:rFonts w:eastAsia="Times New Roman" w:cs="Times New Roman"/>
          <w:i/>
          <w:iCs/>
          <w:noProof/>
        </w:rPr>
        <w:lastRenderedPageBreak/>
        <w:t>Nat. Methods</w:t>
      </w:r>
      <w:r w:rsidRPr="003A16FF">
        <w:rPr>
          <w:rFonts w:eastAsia="Times New Roman" w:cs="Times New Roman"/>
          <w:noProof/>
        </w:rPr>
        <w:t xml:space="preserve"> </w:t>
      </w:r>
      <w:r w:rsidRPr="003A16FF">
        <w:rPr>
          <w:rFonts w:eastAsia="Times New Roman" w:cs="Times New Roman"/>
          <w:b/>
          <w:bCs/>
          <w:noProof/>
        </w:rPr>
        <w:t>12,</w:t>
      </w:r>
      <w:r w:rsidRPr="003A16FF">
        <w:rPr>
          <w:rFonts w:eastAsia="Times New Roman" w:cs="Times New Roman"/>
          <w:noProof/>
        </w:rPr>
        <w:t xml:space="preserve"> 1058–1060 (2015).</w:t>
      </w:r>
    </w:p>
    <w:p w14:paraId="38C79D2C"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6.</w:t>
      </w:r>
      <w:r w:rsidRPr="003A16FF">
        <w:rPr>
          <w:rFonts w:eastAsia="Times New Roman" w:cs="Times New Roman"/>
          <w:noProof/>
        </w:rPr>
        <w:tab/>
        <w:t xml:space="preserve">Andriani, G. A. &amp; Montagna, C. FISH Analysis of Aging-Associated Aneuploidy in Neurons and Nonneuronal Brain Cells. in </w:t>
      </w:r>
      <w:r w:rsidRPr="003A16FF">
        <w:rPr>
          <w:rFonts w:eastAsia="Times New Roman" w:cs="Times New Roman"/>
          <w:i/>
          <w:iCs/>
          <w:noProof/>
        </w:rPr>
        <w:t>Genomic Mosaicism in Neurons and Other Cell Types</w:t>
      </w:r>
      <w:r w:rsidRPr="003A16FF">
        <w:rPr>
          <w:rFonts w:eastAsia="Times New Roman" w:cs="Times New Roman"/>
          <w:noProof/>
        </w:rPr>
        <w:t xml:space="preserve"> 271–298 (2017). doi:10.1007/978-1-4939-7280-7</w:t>
      </w:r>
    </w:p>
    <w:p w14:paraId="5CE5725B"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7.</w:t>
      </w:r>
      <w:r w:rsidRPr="003A16FF">
        <w:rPr>
          <w:rFonts w:eastAsia="Times New Roman" w:cs="Times New Roman"/>
          <w:noProof/>
        </w:rPr>
        <w:tab/>
        <w:t xml:space="preserve">Blegen, H. </w:t>
      </w:r>
      <w:r w:rsidRPr="003A16FF">
        <w:rPr>
          <w:rFonts w:eastAsia="Times New Roman" w:cs="Times New Roman"/>
          <w:i/>
          <w:iCs/>
          <w:noProof/>
        </w:rPr>
        <w:t>et al.</w:t>
      </w:r>
      <w:r w:rsidRPr="003A16FF">
        <w:rPr>
          <w:rFonts w:eastAsia="Times New Roman" w:cs="Times New Roman"/>
          <w:noProof/>
        </w:rPr>
        <w:t xml:space="preserve"> DNA amplifications and aneuploidy, high proliferative activity and impaired cell cycle control characterize breast carcinomas with poor prognosis. </w:t>
      </w:r>
      <w:r w:rsidRPr="003A16FF">
        <w:rPr>
          <w:rFonts w:eastAsia="Times New Roman" w:cs="Times New Roman"/>
          <w:i/>
          <w:iCs/>
          <w:noProof/>
        </w:rPr>
        <w:t>Anal. Cell. Pathol.</w:t>
      </w:r>
      <w:r w:rsidRPr="003A16FF">
        <w:rPr>
          <w:rFonts w:eastAsia="Times New Roman" w:cs="Times New Roman"/>
          <w:noProof/>
        </w:rPr>
        <w:t xml:space="preserve"> </w:t>
      </w:r>
      <w:r w:rsidRPr="003A16FF">
        <w:rPr>
          <w:rFonts w:eastAsia="Times New Roman" w:cs="Times New Roman"/>
          <w:b/>
          <w:bCs/>
          <w:noProof/>
        </w:rPr>
        <w:t>25,</w:t>
      </w:r>
      <w:r w:rsidRPr="003A16FF">
        <w:rPr>
          <w:rFonts w:eastAsia="Times New Roman" w:cs="Times New Roman"/>
          <w:noProof/>
        </w:rPr>
        <w:t xml:space="preserve"> 103–14 (2003).</w:t>
      </w:r>
    </w:p>
    <w:p w14:paraId="6960F0F0"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8.</w:t>
      </w:r>
      <w:r w:rsidRPr="003A16FF">
        <w:rPr>
          <w:rFonts w:eastAsia="Times New Roman" w:cs="Times New Roman"/>
          <w:noProof/>
        </w:rPr>
        <w:tab/>
        <w:t xml:space="preserve">Ried, T., Heselmeyer-Haddad, K., Blegen, H., Schröck, E. &amp; Auer, G. Genomic changes defining the genesis, progression, and malignancy potential in solid human tumors: A phenotype/genotype correlation. </w:t>
      </w:r>
      <w:r w:rsidRPr="003A16FF">
        <w:rPr>
          <w:rFonts w:eastAsia="Times New Roman" w:cs="Times New Roman"/>
          <w:i/>
          <w:iCs/>
          <w:noProof/>
        </w:rPr>
        <w:t>Genes Chromosom. Cancer</w:t>
      </w:r>
      <w:r w:rsidRPr="003A16FF">
        <w:rPr>
          <w:rFonts w:eastAsia="Times New Roman" w:cs="Times New Roman"/>
          <w:noProof/>
        </w:rPr>
        <w:t xml:space="preserve"> </w:t>
      </w:r>
      <w:r w:rsidRPr="003A16FF">
        <w:rPr>
          <w:rFonts w:eastAsia="Times New Roman" w:cs="Times New Roman"/>
          <w:b/>
          <w:bCs/>
          <w:noProof/>
        </w:rPr>
        <w:t>25,</w:t>
      </w:r>
      <w:r w:rsidRPr="003A16FF">
        <w:rPr>
          <w:rFonts w:eastAsia="Times New Roman" w:cs="Times New Roman"/>
          <w:noProof/>
        </w:rPr>
        <w:t xml:space="preserve"> 195–204 (1999).</w:t>
      </w:r>
    </w:p>
    <w:p w14:paraId="470805E6"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9.</w:t>
      </w:r>
      <w:r w:rsidRPr="003A16FF">
        <w:rPr>
          <w:rFonts w:eastAsia="Times New Roman" w:cs="Times New Roman"/>
          <w:noProof/>
        </w:rPr>
        <w:tab/>
        <w:t xml:space="preserve">Lengauer, C., Kinzler, K. W. &amp; Vogelstein, B. Genetic instability in colorectal cancers. </w:t>
      </w:r>
      <w:r w:rsidRPr="003A16FF">
        <w:rPr>
          <w:rFonts w:eastAsia="Times New Roman" w:cs="Times New Roman"/>
          <w:i/>
          <w:iCs/>
          <w:noProof/>
        </w:rPr>
        <w:t>Nature</w:t>
      </w:r>
      <w:r w:rsidRPr="003A16FF">
        <w:rPr>
          <w:rFonts w:eastAsia="Times New Roman" w:cs="Times New Roman"/>
          <w:noProof/>
        </w:rPr>
        <w:t xml:space="preserve"> </w:t>
      </w:r>
      <w:r w:rsidRPr="003A16FF">
        <w:rPr>
          <w:rFonts w:eastAsia="Times New Roman" w:cs="Times New Roman"/>
          <w:b/>
          <w:bCs/>
          <w:noProof/>
        </w:rPr>
        <w:t>386,</w:t>
      </w:r>
      <w:r w:rsidRPr="003A16FF">
        <w:rPr>
          <w:rFonts w:eastAsia="Times New Roman" w:cs="Times New Roman"/>
          <w:noProof/>
        </w:rPr>
        <w:t xml:space="preserve"> 623–627 (1997).</w:t>
      </w:r>
    </w:p>
    <w:p w14:paraId="19D712D0" w14:textId="77777777" w:rsidR="003A16FF" w:rsidRPr="003A16FF" w:rsidRDefault="003A16FF" w:rsidP="003A16FF">
      <w:pPr>
        <w:widowControl w:val="0"/>
        <w:autoSpaceDE w:val="0"/>
        <w:autoSpaceDN w:val="0"/>
        <w:adjustRightInd w:val="0"/>
        <w:ind w:left="640" w:hanging="640"/>
        <w:rPr>
          <w:rFonts w:eastAsia="Times New Roman" w:cs="Times New Roman"/>
          <w:noProof/>
        </w:rPr>
      </w:pPr>
      <w:r w:rsidRPr="003A16FF">
        <w:rPr>
          <w:rFonts w:eastAsia="Times New Roman" w:cs="Times New Roman"/>
          <w:noProof/>
        </w:rPr>
        <w:t>10.</w:t>
      </w:r>
      <w:r w:rsidRPr="003A16FF">
        <w:rPr>
          <w:rFonts w:eastAsia="Times New Roman" w:cs="Times New Roman"/>
          <w:noProof/>
        </w:rPr>
        <w:tab/>
        <w:t xml:space="preserve">Bayani, J. </w:t>
      </w:r>
      <w:r w:rsidRPr="003A16FF">
        <w:rPr>
          <w:rFonts w:eastAsia="Times New Roman" w:cs="Times New Roman"/>
          <w:i/>
          <w:iCs/>
          <w:noProof/>
        </w:rPr>
        <w:t>et al.</w:t>
      </w:r>
      <w:r w:rsidRPr="003A16FF">
        <w:rPr>
          <w:rFonts w:eastAsia="Times New Roman" w:cs="Times New Roman"/>
          <w:noProof/>
        </w:rPr>
        <w:t xml:space="preserve"> Distinct Patterns of Structural and Numerical Chromosomal Instability Characterize Sporadic Ovarian Cancer. </w:t>
      </w:r>
      <w:r w:rsidRPr="003A16FF">
        <w:rPr>
          <w:rFonts w:eastAsia="Times New Roman" w:cs="Times New Roman"/>
          <w:i/>
          <w:iCs/>
          <w:noProof/>
        </w:rPr>
        <w:t>Neoplasia</w:t>
      </w:r>
      <w:r w:rsidRPr="003A16FF">
        <w:rPr>
          <w:rFonts w:eastAsia="Times New Roman" w:cs="Times New Roman"/>
          <w:noProof/>
        </w:rPr>
        <w:t xml:space="preserve"> </w:t>
      </w:r>
      <w:r w:rsidRPr="003A16FF">
        <w:rPr>
          <w:rFonts w:eastAsia="Times New Roman" w:cs="Times New Roman"/>
          <w:b/>
          <w:bCs/>
          <w:noProof/>
        </w:rPr>
        <w:t>10,</w:t>
      </w:r>
      <w:r w:rsidRPr="003A16FF">
        <w:rPr>
          <w:rFonts w:eastAsia="Times New Roman" w:cs="Times New Roman"/>
          <w:noProof/>
        </w:rPr>
        <w:t xml:space="preserve"> 1057–IN3 (2008).</w:t>
      </w:r>
    </w:p>
    <w:p w14:paraId="6AF96943" w14:textId="77777777" w:rsidR="003A16FF" w:rsidRPr="003A16FF" w:rsidRDefault="003A16FF" w:rsidP="003A16FF">
      <w:pPr>
        <w:widowControl w:val="0"/>
        <w:autoSpaceDE w:val="0"/>
        <w:autoSpaceDN w:val="0"/>
        <w:adjustRightInd w:val="0"/>
        <w:ind w:left="640" w:hanging="640"/>
        <w:rPr>
          <w:rFonts w:cs="Times New Roman"/>
          <w:noProof/>
        </w:rPr>
      </w:pPr>
      <w:r w:rsidRPr="003A16FF">
        <w:rPr>
          <w:rFonts w:eastAsia="Times New Roman" w:cs="Times New Roman"/>
          <w:noProof/>
        </w:rPr>
        <w:t>11.</w:t>
      </w:r>
      <w:r w:rsidRPr="003A16FF">
        <w:rPr>
          <w:rFonts w:eastAsia="Times New Roman" w:cs="Times New Roman"/>
          <w:noProof/>
        </w:rPr>
        <w:tab/>
        <w:t xml:space="preserve">Bakker, B. </w:t>
      </w:r>
      <w:r w:rsidRPr="003A16FF">
        <w:rPr>
          <w:rFonts w:eastAsia="Times New Roman" w:cs="Times New Roman"/>
          <w:i/>
          <w:iCs/>
          <w:noProof/>
        </w:rPr>
        <w:t>et al.</w:t>
      </w:r>
      <w:r w:rsidRPr="003A16FF">
        <w:rPr>
          <w:rFonts w:eastAsia="Times New Roman" w:cs="Times New Roman"/>
          <w:noProof/>
        </w:rPr>
        <w:t xml:space="preserve"> Single-cell sequencing reveals karyotype heterogeneity in murine and human malignancies. </w:t>
      </w:r>
      <w:r w:rsidRPr="003A16FF">
        <w:rPr>
          <w:rFonts w:eastAsia="Times New Roman" w:cs="Times New Roman"/>
          <w:i/>
          <w:iCs/>
          <w:noProof/>
        </w:rPr>
        <w:t>Genome Biol.</w:t>
      </w:r>
      <w:r w:rsidRPr="003A16FF">
        <w:rPr>
          <w:rFonts w:eastAsia="Times New Roman" w:cs="Times New Roman"/>
          <w:noProof/>
        </w:rPr>
        <w:t xml:space="preserve"> </w:t>
      </w:r>
      <w:r w:rsidRPr="003A16FF">
        <w:rPr>
          <w:rFonts w:eastAsia="Times New Roman" w:cs="Times New Roman"/>
          <w:b/>
          <w:bCs/>
          <w:noProof/>
        </w:rPr>
        <w:t>17,</w:t>
      </w:r>
      <w:r w:rsidRPr="003A16FF">
        <w:rPr>
          <w:rFonts w:eastAsia="Times New Roman" w:cs="Times New Roman"/>
          <w:noProof/>
        </w:rPr>
        <w:t xml:space="preserve"> 115 (2016).</w:t>
      </w:r>
    </w:p>
    <w:p w14:paraId="491C96E7" w14:textId="011E3253" w:rsidR="001C44F1" w:rsidRPr="00D1166C" w:rsidRDefault="001C44F1" w:rsidP="003A16FF">
      <w:pPr>
        <w:widowControl w:val="0"/>
        <w:autoSpaceDE w:val="0"/>
        <w:autoSpaceDN w:val="0"/>
        <w:adjustRightInd w:val="0"/>
        <w:ind w:left="640" w:hanging="640"/>
      </w:pPr>
      <w:r>
        <w:fldChar w:fldCharType="end"/>
      </w:r>
    </w:p>
    <w:sectPr w:rsidR="001C44F1" w:rsidRPr="00D1166C" w:rsidSect="001763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C5678" w14:textId="77777777" w:rsidR="002A5CBC" w:rsidRDefault="002A5CBC" w:rsidP="003B0273">
      <w:r>
        <w:separator/>
      </w:r>
    </w:p>
  </w:endnote>
  <w:endnote w:type="continuationSeparator" w:id="0">
    <w:p w14:paraId="1F7ED972" w14:textId="77777777" w:rsidR="002A5CBC" w:rsidRDefault="002A5CBC"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inherit">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C4D504" w14:textId="77777777" w:rsidR="002A5CBC" w:rsidRDefault="002A5CBC" w:rsidP="003B0273">
      <w:r>
        <w:separator/>
      </w:r>
    </w:p>
  </w:footnote>
  <w:footnote w:type="continuationSeparator" w:id="0">
    <w:p w14:paraId="712041A4" w14:textId="77777777" w:rsidR="002A5CBC" w:rsidRDefault="002A5CBC" w:rsidP="003B02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00A1B"/>
    <w:rsid w:val="00001109"/>
    <w:rsid w:val="00001D6F"/>
    <w:rsid w:val="00017980"/>
    <w:rsid w:val="00032BDD"/>
    <w:rsid w:val="00037E61"/>
    <w:rsid w:val="0005219A"/>
    <w:rsid w:val="0006194A"/>
    <w:rsid w:val="000626BF"/>
    <w:rsid w:val="00071078"/>
    <w:rsid w:val="0008136D"/>
    <w:rsid w:val="00083E99"/>
    <w:rsid w:val="000A2AFA"/>
    <w:rsid w:val="000B6F74"/>
    <w:rsid w:val="000C01CA"/>
    <w:rsid w:val="000D7AFB"/>
    <w:rsid w:val="000E2573"/>
    <w:rsid w:val="000F5EC9"/>
    <w:rsid w:val="0012074D"/>
    <w:rsid w:val="00141A8C"/>
    <w:rsid w:val="00143837"/>
    <w:rsid w:val="00160D6C"/>
    <w:rsid w:val="00161404"/>
    <w:rsid w:val="00176345"/>
    <w:rsid w:val="0017774A"/>
    <w:rsid w:val="001824C0"/>
    <w:rsid w:val="00191519"/>
    <w:rsid w:val="00193D5B"/>
    <w:rsid w:val="001A5C56"/>
    <w:rsid w:val="001C44F1"/>
    <w:rsid w:val="001F4050"/>
    <w:rsid w:val="002054FE"/>
    <w:rsid w:val="00225D72"/>
    <w:rsid w:val="00237C36"/>
    <w:rsid w:val="002778BB"/>
    <w:rsid w:val="00284DE2"/>
    <w:rsid w:val="002871E6"/>
    <w:rsid w:val="002A59BB"/>
    <w:rsid w:val="002A5CBC"/>
    <w:rsid w:val="002C209C"/>
    <w:rsid w:val="002F6091"/>
    <w:rsid w:val="00301857"/>
    <w:rsid w:val="00303F86"/>
    <w:rsid w:val="00337AB8"/>
    <w:rsid w:val="00343FF5"/>
    <w:rsid w:val="00345837"/>
    <w:rsid w:val="00360345"/>
    <w:rsid w:val="00361B76"/>
    <w:rsid w:val="00363479"/>
    <w:rsid w:val="003A094D"/>
    <w:rsid w:val="003A16FF"/>
    <w:rsid w:val="003B0273"/>
    <w:rsid w:val="003D42B7"/>
    <w:rsid w:val="003E41B7"/>
    <w:rsid w:val="003F3F3D"/>
    <w:rsid w:val="003F6964"/>
    <w:rsid w:val="00403571"/>
    <w:rsid w:val="00421616"/>
    <w:rsid w:val="00436288"/>
    <w:rsid w:val="00447F97"/>
    <w:rsid w:val="00451FF3"/>
    <w:rsid w:val="00456B19"/>
    <w:rsid w:val="00465D20"/>
    <w:rsid w:val="00466825"/>
    <w:rsid w:val="004A2936"/>
    <w:rsid w:val="004D64FB"/>
    <w:rsid w:val="004F11BD"/>
    <w:rsid w:val="005126C1"/>
    <w:rsid w:val="00536AD6"/>
    <w:rsid w:val="00561161"/>
    <w:rsid w:val="005844B7"/>
    <w:rsid w:val="00592B1B"/>
    <w:rsid w:val="005B6793"/>
    <w:rsid w:val="005C2248"/>
    <w:rsid w:val="005C5823"/>
    <w:rsid w:val="005F1874"/>
    <w:rsid w:val="005F2C05"/>
    <w:rsid w:val="005F519A"/>
    <w:rsid w:val="00603291"/>
    <w:rsid w:val="00610AD3"/>
    <w:rsid w:val="006367B9"/>
    <w:rsid w:val="006814B7"/>
    <w:rsid w:val="0068280A"/>
    <w:rsid w:val="00687B91"/>
    <w:rsid w:val="00697F6F"/>
    <w:rsid w:val="006A0C16"/>
    <w:rsid w:val="006A29BF"/>
    <w:rsid w:val="006C6981"/>
    <w:rsid w:val="006D1AC6"/>
    <w:rsid w:val="006D4BF5"/>
    <w:rsid w:val="007146B9"/>
    <w:rsid w:val="007261E8"/>
    <w:rsid w:val="007B2415"/>
    <w:rsid w:val="007B3C43"/>
    <w:rsid w:val="007C0ECC"/>
    <w:rsid w:val="007D1AEC"/>
    <w:rsid w:val="007E3C55"/>
    <w:rsid w:val="008013A9"/>
    <w:rsid w:val="008043E3"/>
    <w:rsid w:val="00820A2F"/>
    <w:rsid w:val="00827A43"/>
    <w:rsid w:val="00840C74"/>
    <w:rsid w:val="0084267F"/>
    <w:rsid w:val="00860BB4"/>
    <w:rsid w:val="00862D71"/>
    <w:rsid w:val="00865A24"/>
    <w:rsid w:val="00867BF1"/>
    <w:rsid w:val="008879EC"/>
    <w:rsid w:val="008B4CBC"/>
    <w:rsid w:val="008E263D"/>
    <w:rsid w:val="008E62F0"/>
    <w:rsid w:val="008F3EF3"/>
    <w:rsid w:val="009077EE"/>
    <w:rsid w:val="00926C7A"/>
    <w:rsid w:val="00927FD9"/>
    <w:rsid w:val="00931633"/>
    <w:rsid w:val="00932E9B"/>
    <w:rsid w:val="00980142"/>
    <w:rsid w:val="009848BE"/>
    <w:rsid w:val="00994DE3"/>
    <w:rsid w:val="009A69C4"/>
    <w:rsid w:val="009C4E87"/>
    <w:rsid w:val="009C51DE"/>
    <w:rsid w:val="00A039A5"/>
    <w:rsid w:val="00A1042C"/>
    <w:rsid w:val="00A11C96"/>
    <w:rsid w:val="00A16BAC"/>
    <w:rsid w:val="00A25EF9"/>
    <w:rsid w:val="00A4725A"/>
    <w:rsid w:val="00A66D0A"/>
    <w:rsid w:val="00A67A0D"/>
    <w:rsid w:val="00A67DB8"/>
    <w:rsid w:val="00A72C13"/>
    <w:rsid w:val="00AA336C"/>
    <w:rsid w:val="00AA36E1"/>
    <w:rsid w:val="00AA40AD"/>
    <w:rsid w:val="00AB478E"/>
    <w:rsid w:val="00AD49D2"/>
    <w:rsid w:val="00AF031E"/>
    <w:rsid w:val="00B03C34"/>
    <w:rsid w:val="00B44D8A"/>
    <w:rsid w:val="00B57529"/>
    <w:rsid w:val="00B60FC6"/>
    <w:rsid w:val="00B74C2B"/>
    <w:rsid w:val="00B765B4"/>
    <w:rsid w:val="00B77E21"/>
    <w:rsid w:val="00B80090"/>
    <w:rsid w:val="00B80F97"/>
    <w:rsid w:val="00BA292C"/>
    <w:rsid w:val="00BB205A"/>
    <w:rsid w:val="00BE49E6"/>
    <w:rsid w:val="00BF1428"/>
    <w:rsid w:val="00C20EF9"/>
    <w:rsid w:val="00C450D8"/>
    <w:rsid w:val="00C45CA1"/>
    <w:rsid w:val="00C52C11"/>
    <w:rsid w:val="00C7101F"/>
    <w:rsid w:val="00C7745E"/>
    <w:rsid w:val="00C860A8"/>
    <w:rsid w:val="00CB3ADB"/>
    <w:rsid w:val="00CE2445"/>
    <w:rsid w:val="00CE2D3B"/>
    <w:rsid w:val="00CF3C1E"/>
    <w:rsid w:val="00D1166C"/>
    <w:rsid w:val="00D247AF"/>
    <w:rsid w:val="00D36599"/>
    <w:rsid w:val="00D531FE"/>
    <w:rsid w:val="00D6190D"/>
    <w:rsid w:val="00D72A98"/>
    <w:rsid w:val="00D776C5"/>
    <w:rsid w:val="00D86CC1"/>
    <w:rsid w:val="00D9783C"/>
    <w:rsid w:val="00D97B54"/>
    <w:rsid w:val="00DD77DA"/>
    <w:rsid w:val="00DE666E"/>
    <w:rsid w:val="00DF53C0"/>
    <w:rsid w:val="00E25281"/>
    <w:rsid w:val="00E26202"/>
    <w:rsid w:val="00E271B7"/>
    <w:rsid w:val="00E41002"/>
    <w:rsid w:val="00E55669"/>
    <w:rsid w:val="00E56A22"/>
    <w:rsid w:val="00E77754"/>
    <w:rsid w:val="00E80583"/>
    <w:rsid w:val="00E834D4"/>
    <w:rsid w:val="00EA4120"/>
    <w:rsid w:val="00EA479D"/>
    <w:rsid w:val="00EC001B"/>
    <w:rsid w:val="00ED5C99"/>
    <w:rsid w:val="00F1751A"/>
    <w:rsid w:val="00F51B5F"/>
    <w:rsid w:val="00F53641"/>
    <w:rsid w:val="00F55A7E"/>
    <w:rsid w:val="00F82422"/>
    <w:rsid w:val="00F832C1"/>
    <w:rsid w:val="00F87B92"/>
    <w:rsid w:val="00FA3ACB"/>
    <w:rsid w:val="00FC7BD6"/>
    <w:rsid w:val="00FD7225"/>
    <w:rsid w:val="00FF1583"/>
    <w:rsid w:val="00FF675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 w:type="paragraph" w:styleId="NormalWeb">
    <w:name w:val="Normal (Web)"/>
    <w:basedOn w:val="Normal"/>
    <w:uiPriority w:val="99"/>
    <w:semiHidden/>
    <w:unhideWhenUsed/>
    <w:rsid w:val="00A11C96"/>
    <w:pPr>
      <w:spacing w:before="100" w:beforeAutospacing="1" w:after="100" w:afterAutospacing="1"/>
    </w:pPr>
    <w:rPr>
      <w:rFonts w:cs="Times New Roman"/>
    </w:rPr>
  </w:style>
  <w:style w:type="character" w:styleId="Strong">
    <w:name w:val="Strong"/>
    <w:basedOn w:val="DefaultParagraphFont"/>
    <w:uiPriority w:val="22"/>
    <w:qFormat/>
    <w:rsid w:val="00A11C96"/>
    <w:rPr>
      <w:b/>
      <w:bCs/>
    </w:rPr>
  </w:style>
  <w:style w:type="paragraph" w:styleId="Caption">
    <w:name w:val="caption"/>
    <w:basedOn w:val="Normal"/>
    <w:next w:val="Normal"/>
    <w:uiPriority w:val="35"/>
    <w:unhideWhenUsed/>
    <w:qFormat/>
    <w:rsid w:val="00F51B5F"/>
    <w:pPr>
      <w:spacing w:after="200"/>
    </w:pPr>
    <w:rPr>
      <w:i/>
      <w:iCs/>
      <w:color w:val="44546A" w:themeColor="text2"/>
      <w:sz w:val="18"/>
      <w:szCs w:val="18"/>
    </w:rPr>
  </w:style>
  <w:style w:type="table" w:styleId="TableGrid">
    <w:name w:val="Table Grid"/>
    <w:basedOn w:val="TableNormal"/>
    <w:uiPriority w:val="39"/>
    <w:rsid w:val="00932E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87B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2349246">
      <w:bodyDiv w:val="1"/>
      <w:marLeft w:val="0"/>
      <w:marRight w:val="0"/>
      <w:marTop w:val="0"/>
      <w:marBottom w:val="0"/>
      <w:divBdr>
        <w:top w:val="none" w:sz="0" w:space="0" w:color="auto"/>
        <w:left w:val="none" w:sz="0" w:space="0" w:color="auto"/>
        <w:bottom w:val="none" w:sz="0" w:space="0" w:color="auto"/>
        <w:right w:val="none" w:sz="0" w:space="0" w:color="auto"/>
      </w:divBdr>
    </w:div>
    <w:div w:id="1040711863">
      <w:bodyDiv w:val="1"/>
      <w:marLeft w:val="0"/>
      <w:marRight w:val="0"/>
      <w:marTop w:val="0"/>
      <w:marBottom w:val="0"/>
      <w:divBdr>
        <w:top w:val="none" w:sz="0" w:space="0" w:color="auto"/>
        <w:left w:val="none" w:sz="0" w:space="0" w:color="auto"/>
        <w:bottom w:val="none" w:sz="0" w:space="0" w:color="auto"/>
        <w:right w:val="none" w:sz="0" w:space="0" w:color="auto"/>
      </w:divBdr>
    </w:div>
    <w:div w:id="1070421228">
      <w:bodyDiv w:val="1"/>
      <w:marLeft w:val="0"/>
      <w:marRight w:val="0"/>
      <w:marTop w:val="0"/>
      <w:marBottom w:val="0"/>
      <w:divBdr>
        <w:top w:val="none" w:sz="0" w:space="0" w:color="auto"/>
        <w:left w:val="none" w:sz="0" w:space="0" w:color="auto"/>
        <w:bottom w:val="none" w:sz="0" w:space="0" w:color="auto"/>
        <w:right w:val="none" w:sz="0" w:space="0" w:color="auto"/>
      </w:divBdr>
    </w:div>
    <w:div w:id="19406802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20095E-96DD-3646-82BA-07785A199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9</Pages>
  <Words>9495</Words>
  <Characters>54123</Characters>
  <Application>Microsoft Macintosh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3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46</cp:revision>
  <dcterms:created xsi:type="dcterms:W3CDTF">2018-05-09T14:16:00Z</dcterms:created>
  <dcterms:modified xsi:type="dcterms:W3CDTF">2018-05-0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genome-biology</vt:lpwstr>
  </property>
  <property fmtid="{D5CDD505-2E9C-101B-9397-08002B2CF9AE}" pid="15" name="Mendeley Recent Style Name 6_1">
    <vt:lpwstr>Genome 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ie-bios</vt:lpwstr>
  </property>
  <property fmtid="{D5CDD505-2E9C-101B-9397-08002B2CF9AE}" pid="19" name="Mendeley Recent Style Name 8_1">
    <vt:lpwstr>SPIE BiOS</vt:lpwstr>
  </property>
  <property fmtid="{D5CDD505-2E9C-101B-9397-08002B2CF9AE}" pid="20" name="Mendeley Recent Style Id 9_1">
    <vt:lpwstr>http://csl.mendeley.com/styles/471447051/springer-vancouver-brackets</vt:lpwstr>
  </property>
  <property fmtid="{D5CDD505-2E9C-101B-9397-08002B2CF9AE}" pid="21" name="Mendeley Recent Style Name 9_1">
    <vt:lpwstr>Springer - Vancouver (brackets) - Daniel Pique</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